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E9825EA" w14:textId="5B544BD8" w:rsidR="00B86C04" w:rsidRPr="007807B9" w:rsidRDefault="00DE6D06" w:rsidP="00B86C04">
      <w:pPr>
        <w:spacing w:after="120"/>
        <w:jc w:val="both"/>
        <w:rPr>
          <w:rFonts w:ascii="Arial" w:hAnsi="Arial" w:cs="Arial"/>
          <w:b/>
          <w:sz w:val="20"/>
          <w:szCs w:val="20"/>
        </w:rPr>
      </w:pPr>
      <w:r w:rsidRPr="007807B9">
        <w:rPr>
          <w:rFonts w:ascii="Arial" w:hAnsi="Arial" w:cs="Arial"/>
          <w:b/>
          <w:sz w:val="20"/>
          <w:szCs w:val="20"/>
        </w:rPr>
        <w:t xml:space="preserve">Supplemental File 7: </w:t>
      </w:r>
      <w:r w:rsidR="00B86C04" w:rsidRPr="007807B9">
        <w:rPr>
          <w:rFonts w:ascii="Arial" w:hAnsi="Arial" w:cs="Arial"/>
          <w:b/>
          <w:sz w:val="20"/>
          <w:szCs w:val="20"/>
        </w:rPr>
        <w:t>KEY RESOURCES TABLE</w:t>
      </w:r>
    </w:p>
    <w:tbl>
      <w:tblPr>
        <w:tblStyle w:val="TableGrid"/>
        <w:tblW w:w="10824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517"/>
        <w:gridCol w:w="2340"/>
        <w:gridCol w:w="2790"/>
        <w:gridCol w:w="1440"/>
        <w:gridCol w:w="1737"/>
      </w:tblGrid>
      <w:tr w:rsidR="00DE6D06" w:rsidRPr="007807B9" w14:paraId="3D44689F" w14:textId="2B44051A" w:rsidTr="00155599">
        <w:trPr>
          <w:cantSplit/>
          <w:trHeight w:hRule="exact" w:val="741"/>
        </w:trPr>
        <w:tc>
          <w:tcPr>
            <w:tcW w:w="251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2DF3795F" w14:textId="44037237" w:rsidR="00DE6D06" w:rsidRPr="007807B9" w:rsidRDefault="00DE6D06" w:rsidP="00DE6D06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807B9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Reagent Type (species) or Resource</w:t>
            </w:r>
          </w:p>
        </w:tc>
        <w:tc>
          <w:tcPr>
            <w:tcW w:w="234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7083F29F" w14:textId="7313C711" w:rsidR="00DE6D06" w:rsidRPr="007807B9" w:rsidRDefault="00DE6D06" w:rsidP="00DE6D06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807B9">
              <w:rPr>
                <w:rFonts w:ascii="Arial" w:hAnsi="Arial" w:cs="Arial"/>
                <w:b/>
                <w:bCs/>
                <w:sz w:val="20"/>
                <w:szCs w:val="20"/>
              </w:rPr>
              <w:t>Designation</w:t>
            </w:r>
          </w:p>
        </w:tc>
        <w:tc>
          <w:tcPr>
            <w:tcW w:w="279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10FFB80C" w14:textId="40B47247" w:rsidR="00DE6D06" w:rsidRPr="007807B9" w:rsidRDefault="00DE6D06" w:rsidP="00DE6D06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807B9">
              <w:rPr>
                <w:rFonts w:ascii="Arial" w:hAnsi="Arial" w:cs="Arial"/>
                <w:b/>
                <w:bCs/>
                <w:sz w:val="20"/>
                <w:szCs w:val="20"/>
              </w:rPr>
              <w:t>Source or Reference</w:t>
            </w:r>
          </w:p>
        </w:tc>
        <w:tc>
          <w:tcPr>
            <w:tcW w:w="1440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797A50DD" w14:textId="15AB7DB9" w:rsidR="00DE6D06" w:rsidRPr="007807B9" w:rsidRDefault="00DE6D06" w:rsidP="00DE6D06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807B9">
              <w:rPr>
                <w:rFonts w:ascii="Arial" w:hAnsi="Arial" w:cs="Arial"/>
                <w:b/>
                <w:bCs/>
                <w:sz w:val="20"/>
                <w:szCs w:val="20"/>
              </w:rPr>
              <w:t>Identifiers</w:t>
            </w:r>
          </w:p>
        </w:tc>
        <w:tc>
          <w:tcPr>
            <w:tcW w:w="1737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6B847E26" w14:textId="58B38037" w:rsidR="00DE6D06" w:rsidRPr="007807B9" w:rsidRDefault="00DE6D06" w:rsidP="00DE6D06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807B9">
              <w:rPr>
                <w:rFonts w:ascii="Arial" w:hAnsi="Arial" w:cs="Arial"/>
                <w:b/>
                <w:bCs/>
                <w:sz w:val="20"/>
                <w:szCs w:val="20"/>
              </w:rPr>
              <w:t>Additional Information</w:t>
            </w:r>
          </w:p>
        </w:tc>
      </w:tr>
      <w:tr w:rsidR="00DE6D06" w:rsidRPr="007807B9" w14:paraId="0B339EBF" w14:textId="54E8717D" w:rsidTr="00155599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3D4A5033" w14:textId="5D52EB7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6F39110" w14:textId="3EB1FCBF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c-Myc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910F92B" w14:textId="6A17B0A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326757FB" w14:textId="29E17EB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9402, RRID:AB_2151827</w:t>
            </w:r>
          </w:p>
        </w:tc>
        <w:tc>
          <w:tcPr>
            <w:tcW w:w="1737" w:type="dxa"/>
          </w:tcPr>
          <w:p w14:paraId="7456A1A6" w14:textId="523F52E6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00)</w:t>
            </w:r>
          </w:p>
        </w:tc>
      </w:tr>
      <w:tr w:rsidR="00DE6D06" w:rsidRPr="007807B9" w14:paraId="4B0954FC" w14:textId="3A8443F5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65DBABC" w14:textId="09C55D1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4D1A4B9" w14:textId="6F1FFA42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Cas9 (7A9-3A3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59A932A9" w14:textId="51C5F0B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4173E177" w14:textId="31B1459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14697, RRID:AB_2750916</w:t>
            </w:r>
          </w:p>
        </w:tc>
        <w:tc>
          <w:tcPr>
            <w:tcW w:w="1737" w:type="dxa"/>
          </w:tcPr>
          <w:p w14:paraId="7F2FE225" w14:textId="1C33F85D" w:rsidR="00DE6D06" w:rsidRPr="007807B9" w:rsidRDefault="007807B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00)</w:t>
            </w:r>
          </w:p>
        </w:tc>
      </w:tr>
      <w:tr w:rsidR="00DE6D06" w:rsidRPr="007807B9" w14:paraId="03B46DC4" w14:textId="6B03A4F8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00E2E59" w14:textId="7391667D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B14EE43" w14:textId="498C654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Decorin Antibody (5E8E7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D0569B0" w14:textId="7EB61AD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bcam</w:t>
            </w:r>
          </w:p>
        </w:tc>
        <w:tc>
          <w:tcPr>
            <w:tcW w:w="1440" w:type="dxa"/>
            <w:vAlign w:val="center"/>
          </w:tcPr>
          <w:p w14:paraId="515C3653" w14:textId="2B302C21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ab181456</w:t>
            </w:r>
          </w:p>
        </w:tc>
        <w:tc>
          <w:tcPr>
            <w:tcW w:w="1737" w:type="dxa"/>
          </w:tcPr>
          <w:p w14:paraId="05DC9DEE" w14:textId="5A38B5D7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5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4E0C522A" w14:textId="7BA37339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3BE3B02D" w14:textId="2C15C48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8EA7C20" w14:textId="478069B9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HoxB13 (F-9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46A89FEE" w14:textId="6189E7E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anta Cruz Biotechnology</w:t>
            </w:r>
          </w:p>
        </w:tc>
        <w:tc>
          <w:tcPr>
            <w:tcW w:w="1440" w:type="dxa"/>
            <w:vAlign w:val="center"/>
          </w:tcPr>
          <w:p w14:paraId="758AD547" w14:textId="02921BB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sc-28333, RRID:AB_627744</w:t>
            </w:r>
          </w:p>
        </w:tc>
        <w:tc>
          <w:tcPr>
            <w:tcW w:w="1737" w:type="dxa"/>
          </w:tcPr>
          <w:p w14:paraId="78F023CC" w14:textId="77777777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0)</w:t>
            </w:r>
          </w:p>
          <w:p w14:paraId="488841A6" w14:textId="010DA563" w:rsidR="00155599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LA (1:100)</w:t>
            </w:r>
          </w:p>
        </w:tc>
      </w:tr>
      <w:tr w:rsidR="00DE6D06" w:rsidRPr="007807B9" w14:paraId="52447C11" w14:textId="2E4B6588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9B8F3E4" w14:textId="5A20E69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7715B7A" w14:textId="11E25C5D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HOXB13 (EPR17371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32CF3582" w14:textId="09AB30D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bcam</w:t>
            </w:r>
          </w:p>
        </w:tc>
        <w:tc>
          <w:tcPr>
            <w:tcW w:w="1440" w:type="dxa"/>
            <w:vAlign w:val="center"/>
          </w:tcPr>
          <w:p w14:paraId="256388AB" w14:textId="077DD02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ab201682</w:t>
            </w:r>
          </w:p>
        </w:tc>
        <w:tc>
          <w:tcPr>
            <w:tcW w:w="1737" w:type="dxa"/>
          </w:tcPr>
          <w:p w14:paraId="1D82DF49" w14:textId="5B9AC15D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o-IP (2ug)</w:t>
            </w:r>
          </w:p>
        </w:tc>
      </w:tr>
      <w:tr w:rsidR="00DE6D06" w:rsidRPr="007807B9" w14:paraId="494FBC89" w14:textId="40BCB4EF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285868BA" w14:textId="3B3A817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2B66529" w14:textId="0BD1CE16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Smad2/3 XP(D7G7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0A53BB93" w14:textId="450513B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7BBB1707" w14:textId="6ED2E90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8685, RRID:AB_10889933</w:t>
            </w:r>
          </w:p>
        </w:tc>
        <w:tc>
          <w:tcPr>
            <w:tcW w:w="1737" w:type="dxa"/>
          </w:tcPr>
          <w:p w14:paraId="2275FE42" w14:textId="7F8862C1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500)</w:t>
            </w:r>
          </w:p>
        </w:tc>
      </w:tr>
      <w:tr w:rsidR="00DE6D06" w:rsidRPr="007807B9" w14:paraId="3EC90145" w14:textId="23A7DDC1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1300AE36" w14:textId="4E84EFC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C280A50" w14:textId="308816D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MEIS1 - ChIP Grade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4720577C" w14:textId="7F37A09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bcam</w:t>
            </w:r>
          </w:p>
        </w:tc>
        <w:tc>
          <w:tcPr>
            <w:tcW w:w="1440" w:type="dxa"/>
            <w:vAlign w:val="center"/>
          </w:tcPr>
          <w:p w14:paraId="749E141D" w14:textId="1418436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ab19867, RRID:AB_776272</w:t>
            </w:r>
          </w:p>
        </w:tc>
        <w:tc>
          <w:tcPr>
            <w:tcW w:w="1737" w:type="dxa"/>
          </w:tcPr>
          <w:p w14:paraId="11751800" w14:textId="77777777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hIP (6ug)</w:t>
            </w:r>
          </w:p>
          <w:p w14:paraId="79F2FC4B" w14:textId="60ED5961" w:rsidR="00155599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LA (1:100</w:t>
            </w:r>
            <w:r w:rsidRPr="007807B9">
              <w:rPr>
                <w:rFonts w:ascii="Arial" w:hAnsi="Arial" w:cs="Arial"/>
                <w:sz w:val="20"/>
                <w:szCs w:val="20"/>
              </w:rPr>
              <w:t>0</w:t>
            </w:r>
            <w:r w:rsidRPr="007807B9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DE6D06" w:rsidRPr="007807B9" w14:paraId="410EF696" w14:textId="79C5B883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0428A02" w14:textId="5CEF2DF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3B555AD" w14:textId="3BF851D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MEIS1 (OTI2A3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EA4BDB7" w14:textId="55BF49C0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OriGene Technologies</w:t>
            </w:r>
          </w:p>
        </w:tc>
        <w:tc>
          <w:tcPr>
            <w:tcW w:w="1440" w:type="dxa"/>
            <w:vAlign w:val="center"/>
          </w:tcPr>
          <w:p w14:paraId="319650CB" w14:textId="267D28A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TA809619</w:t>
            </w:r>
          </w:p>
        </w:tc>
        <w:tc>
          <w:tcPr>
            <w:tcW w:w="1737" w:type="dxa"/>
          </w:tcPr>
          <w:p w14:paraId="31446FC1" w14:textId="10B0656E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10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0607092E" w14:textId="298003D3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616C1EA" w14:textId="5EC3F91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21A1DA6" w14:textId="69659F7F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MEIS2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1EF05C06" w14:textId="780F90D2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OriGene Technologies</w:t>
            </w:r>
          </w:p>
        </w:tc>
        <w:tc>
          <w:tcPr>
            <w:tcW w:w="1440" w:type="dxa"/>
            <w:vAlign w:val="center"/>
          </w:tcPr>
          <w:p w14:paraId="7DE93044" w14:textId="0833D1F0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TA337288</w:t>
            </w:r>
          </w:p>
        </w:tc>
        <w:tc>
          <w:tcPr>
            <w:tcW w:w="1737" w:type="dxa"/>
          </w:tcPr>
          <w:p w14:paraId="2F1F7EC9" w14:textId="7ED38F8B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10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5FDE0F45" w14:textId="664FA348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6F7E9A0" w14:textId="1F3780F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FCA76A3" w14:textId="597C939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MEIS2 (MO1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1536516A" w14:textId="542EFBE6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bnova</w:t>
            </w:r>
          </w:p>
        </w:tc>
        <w:tc>
          <w:tcPr>
            <w:tcW w:w="1440" w:type="dxa"/>
            <w:vAlign w:val="center"/>
          </w:tcPr>
          <w:p w14:paraId="35CA527B" w14:textId="29827981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H000042120M01</w:t>
            </w:r>
          </w:p>
        </w:tc>
        <w:tc>
          <w:tcPr>
            <w:tcW w:w="1737" w:type="dxa"/>
          </w:tcPr>
          <w:p w14:paraId="1837FF30" w14:textId="10498B82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00)</w:t>
            </w:r>
          </w:p>
        </w:tc>
      </w:tr>
      <w:tr w:rsidR="00DE6D06" w:rsidRPr="007807B9" w14:paraId="74521AF2" w14:textId="37459BD8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64FCBA02" w14:textId="2F5BFBA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E78C6CD" w14:textId="70BE99A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gG XP Isotype Control (DA1E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0A6F8BC8" w14:textId="6922DF3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6172FD48" w14:textId="79DAD2E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3900, RRID:AB_1550038</w:t>
            </w:r>
          </w:p>
        </w:tc>
        <w:tc>
          <w:tcPr>
            <w:tcW w:w="1737" w:type="dxa"/>
          </w:tcPr>
          <w:p w14:paraId="04788B48" w14:textId="2994443B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LA (1:100)</w:t>
            </w:r>
          </w:p>
        </w:tc>
      </w:tr>
      <w:tr w:rsidR="00DE6D06" w:rsidRPr="007807B9" w14:paraId="10DB4F89" w14:textId="1F840C85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0CE0A4F6" w14:textId="76D2AAD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1252C57" w14:textId="5A419A0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gG1 Isotype Control (G3A1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A22B736" w14:textId="065CF332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243FF3F1" w14:textId="36EA73C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t# 5415, RRID:AB_10829607</w:t>
            </w:r>
          </w:p>
        </w:tc>
        <w:tc>
          <w:tcPr>
            <w:tcW w:w="1737" w:type="dxa"/>
          </w:tcPr>
          <w:p w14:paraId="27E1091C" w14:textId="0CDBD9D3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LA (1:1000)</w:t>
            </w:r>
          </w:p>
        </w:tc>
      </w:tr>
      <w:tr w:rsidR="00DE6D06" w:rsidRPr="007807B9" w14:paraId="6EB630EF" w14:textId="7F2732E3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8870818" w14:textId="0AF093CF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F4E6BF0" w14:textId="31F9B4C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p21 Waf1/Cip1 (12D1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7E8FD39D" w14:textId="457976BF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3918606A" w14:textId="5FCD599F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2947, RRID:AB_823586</w:t>
            </w:r>
          </w:p>
        </w:tc>
        <w:tc>
          <w:tcPr>
            <w:tcW w:w="1737" w:type="dxa"/>
          </w:tcPr>
          <w:p w14:paraId="1DD825C1" w14:textId="3CE138B9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5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4DFB9D06" w14:textId="082D1730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E802740" w14:textId="4A632B5D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56EA7C6" w14:textId="179A0ECF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β-Actin (8H10D10) (Mouse mono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31275BDB" w14:textId="268717E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2D308017" w14:textId="27AD4639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3700, RRID:AB_2242334</w:t>
            </w:r>
          </w:p>
        </w:tc>
        <w:tc>
          <w:tcPr>
            <w:tcW w:w="1737" w:type="dxa"/>
          </w:tcPr>
          <w:p w14:paraId="44DF3726" w14:textId="48EDB687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</w:t>
            </w:r>
            <w:r w:rsidRPr="007807B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807B9">
              <w:rPr>
                <w:rFonts w:ascii="Arial" w:hAnsi="Arial" w:cs="Arial"/>
                <w:sz w:val="20"/>
                <w:szCs w:val="20"/>
              </w:rPr>
              <w:t>(1:10</w:t>
            </w:r>
            <w:r w:rsidRPr="007807B9">
              <w:rPr>
                <w:rFonts w:ascii="Arial" w:hAnsi="Arial" w:cs="Arial"/>
                <w:sz w:val="20"/>
                <w:szCs w:val="20"/>
              </w:rPr>
              <w:t>,0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7C4CBD52" w14:textId="425374D0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8C3DF6C" w14:textId="59836D5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D5F0FD2" w14:textId="57B33AB2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c-MYC-pT58 (EPR17923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2EEC01B" w14:textId="6AB8AAB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bcam</w:t>
            </w:r>
          </w:p>
        </w:tc>
        <w:tc>
          <w:tcPr>
            <w:tcW w:w="1440" w:type="dxa"/>
            <w:vAlign w:val="center"/>
          </w:tcPr>
          <w:p w14:paraId="21AC1091" w14:textId="4979B1D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ab185655</w:t>
            </w:r>
          </w:p>
        </w:tc>
        <w:tc>
          <w:tcPr>
            <w:tcW w:w="1737" w:type="dxa"/>
          </w:tcPr>
          <w:p w14:paraId="16B51865" w14:textId="243BF985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5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146401C2" w14:textId="3C75A373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2707FA1D" w14:textId="2206ABA7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lastRenderedPageBreak/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812DFCE" w14:textId="53C8151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ITGB1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0720E7A9" w14:textId="548E496E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7DAB4EFD" w14:textId="71A3EB3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4706, RRID:AB_823544</w:t>
            </w:r>
          </w:p>
        </w:tc>
        <w:tc>
          <w:tcPr>
            <w:tcW w:w="1737" w:type="dxa"/>
          </w:tcPr>
          <w:p w14:paraId="080C3491" w14:textId="15DEBAD2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00)</w:t>
            </w:r>
          </w:p>
        </w:tc>
      </w:tr>
      <w:tr w:rsidR="00DE6D06" w:rsidRPr="007807B9" w14:paraId="0CCFD8FD" w14:textId="57496495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BA42E44" w14:textId="74F3E19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48FC8C9" w14:textId="10BE296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-LUM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5B1697F1" w14:textId="1E3446F7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1440" w:type="dxa"/>
            <w:vAlign w:val="center"/>
          </w:tcPr>
          <w:p w14:paraId="5FAD7DF0" w14:textId="569325E1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PA5-14570, RRID:AB_2139479</w:t>
            </w:r>
          </w:p>
        </w:tc>
        <w:tc>
          <w:tcPr>
            <w:tcW w:w="1737" w:type="dxa"/>
          </w:tcPr>
          <w:p w14:paraId="35A49407" w14:textId="677031B7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3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596F56CF" w14:textId="05CF999A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1CC40C9F" w14:textId="4B230380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824F7C5" w14:textId="1BE5780D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EGFR-pY1068 (D7A5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D420966" w14:textId="1DD99D81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352CEF3D" w14:textId="407C2F76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3777, RRID:AB_2096270</w:t>
            </w:r>
          </w:p>
        </w:tc>
        <w:tc>
          <w:tcPr>
            <w:tcW w:w="1737" w:type="dxa"/>
          </w:tcPr>
          <w:p w14:paraId="0844603F" w14:textId="3E06B638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10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76F57385" w14:textId="422D0650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1F622B5A" w14:textId="194A19A6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425E19B" w14:textId="34DE695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EGFR (D38B1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0C4CBCD8" w14:textId="5D86AD3A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7125B971" w14:textId="12B07BE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4267, RRID:AB_2246311</w:t>
            </w:r>
          </w:p>
        </w:tc>
        <w:tc>
          <w:tcPr>
            <w:tcW w:w="1737" w:type="dxa"/>
          </w:tcPr>
          <w:p w14:paraId="5457F218" w14:textId="3E66111F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5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30317D52" w14:textId="4CEF640D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15DB957" w14:textId="4AC6A81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39C1A8B" w14:textId="6799622E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MAD2-pSer465/467 (138D4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56B31B77" w14:textId="2BF160D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192E76C8" w14:textId="661C7809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3108, RRID:AB_490941</w:t>
            </w:r>
          </w:p>
        </w:tc>
        <w:tc>
          <w:tcPr>
            <w:tcW w:w="1737" w:type="dxa"/>
          </w:tcPr>
          <w:p w14:paraId="16DE1EB1" w14:textId="2D1D2780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2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1B6FEF94" w14:textId="624C2937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5A18B80" w14:textId="422BF37E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171B019" w14:textId="1126E0E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GFBR3 (D11G10) (Rabbi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117DA001" w14:textId="453931C6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ell Signaling Technology</w:t>
            </w:r>
          </w:p>
        </w:tc>
        <w:tc>
          <w:tcPr>
            <w:tcW w:w="1440" w:type="dxa"/>
            <w:vAlign w:val="center"/>
          </w:tcPr>
          <w:p w14:paraId="6BB02C26" w14:textId="3E374B93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5544, RRID:AB_10698740</w:t>
            </w:r>
          </w:p>
        </w:tc>
        <w:tc>
          <w:tcPr>
            <w:tcW w:w="1737" w:type="dxa"/>
          </w:tcPr>
          <w:p w14:paraId="1ED616AC" w14:textId="4F550B61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</w:t>
            </w:r>
            <w:r w:rsidRPr="007807B9">
              <w:rPr>
                <w:rFonts w:ascii="Arial" w:hAnsi="Arial" w:cs="Arial"/>
                <w:sz w:val="20"/>
                <w:szCs w:val="20"/>
              </w:rPr>
              <w:t>2</w:t>
            </w:r>
            <w:r w:rsidRPr="007807B9">
              <w:rPr>
                <w:rFonts w:ascii="Arial" w:hAnsi="Arial" w:cs="Arial"/>
                <w:sz w:val="20"/>
                <w:szCs w:val="20"/>
              </w:rPr>
              <w:t>00)</w:t>
            </w:r>
          </w:p>
        </w:tc>
      </w:tr>
      <w:tr w:rsidR="00DE6D06" w:rsidRPr="007807B9" w14:paraId="569186AC" w14:textId="16308959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3046B07F" w14:textId="2B2900E4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2EDC6AA" w14:textId="26564B05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RDye® 680LT anti-Mouse IgG (H + L) (Goa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16EB2906" w14:textId="46F3450C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icor</w:t>
            </w:r>
          </w:p>
        </w:tc>
        <w:tc>
          <w:tcPr>
            <w:tcW w:w="1440" w:type="dxa"/>
            <w:vAlign w:val="center"/>
          </w:tcPr>
          <w:p w14:paraId="299F2E10" w14:textId="7DACADFB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P/N 925-68020, RRID:AB_2687826</w:t>
            </w:r>
          </w:p>
        </w:tc>
        <w:tc>
          <w:tcPr>
            <w:tcW w:w="1737" w:type="dxa"/>
          </w:tcPr>
          <w:p w14:paraId="5F11CC09" w14:textId="2719DBEB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,000)</w:t>
            </w:r>
          </w:p>
        </w:tc>
      </w:tr>
      <w:tr w:rsidR="00DE6D06" w:rsidRPr="007807B9" w14:paraId="054C5257" w14:textId="48CD51A8" w:rsidTr="00155599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27E856DE" w14:textId="5F13F5AE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ntibody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7594915" w14:textId="33813A2D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RDye® 800CW anti-Rabbit IgG (H + L) (Goat polyclonal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57557A94" w14:textId="37E92A71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icor</w:t>
            </w:r>
          </w:p>
        </w:tc>
        <w:tc>
          <w:tcPr>
            <w:tcW w:w="1440" w:type="dxa"/>
            <w:vAlign w:val="center"/>
          </w:tcPr>
          <w:p w14:paraId="36658B93" w14:textId="070DFE88" w:rsidR="00DE6D06" w:rsidRPr="007807B9" w:rsidRDefault="00DE6D06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925-32211, RRID:AB_2651127</w:t>
            </w:r>
          </w:p>
        </w:tc>
        <w:tc>
          <w:tcPr>
            <w:tcW w:w="1737" w:type="dxa"/>
          </w:tcPr>
          <w:p w14:paraId="07C27273" w14:textId="26168D41" w:rsidR="00DE6D06" w:rsidRPr="007807B9" w:rsidRDefault="00155599" w:rsidP="00DE6D06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WB (1:10,000)</w:t>
            </w:r>
          </w:p>
        </w:tc>
      </w:tr>
      <w:tr w:rsidR="007807B9" w:rsidRPr="007807B9" w14:paraId="1609332A" w14:textId="1DA2C31B" w:rsidTr="00344D41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582AFF5" w14:textId="7D9324B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recombinant DNA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2096468" w14:textId="77777777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V105-MEIS1</w:t>
            </w:r>
            <w:r w:rsidRPr="007807B9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1A53886" w14:textId="3E20F951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(plasmid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A764386" w14:textId="1A5E21C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eCopoeia</w:t>
            </w:r>
          </w:p>
        </w:tc>
        <w:tc>
          <w:tcPr>
            <w:tcW w:w="1440" w:type="dxa"/>
            <w:vAlign w:val="center"/>
          </w:tcPr>
          <w:p w14:paraId="33560AAC" w14:textId="2843148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ustom order</w:t>
            </w:r>
          </w:p>
        </w:tc>
        <w:tc>
          <w:tcPr>
            <w:tcW w:w="1737" w:type="dxa"/>
          </w:tcPr>
          <w:p w14:paraId="0823A4C0" w14:textId="403CB351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uromycin-resistance</w:t>
            </w:r>
          </w:p>
        </w:tc>
      </w:tr>
      <w:tr w:rsidR="007807B9" w:rsidRPr="007807B9" w14:paraId="6C1075E0" w14:textId="5A74073B" w:rsidTr="00344D41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9FC90AB" w14:textId="10F4F3B3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recombinant DNA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74850F3" w14:textId="77777777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V105-MEIS2A</w:t>
            </w:r>
          </w:p>
          <w:p w14:paraId="6946FC16" w14:textId="1C565445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(plasmid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341BD85" w14:textId="4B8E2FE4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eCopoeia</w:t>
            </w:r>
          </w:p>
        </w:tc>
        <w:tc>
          <w:tcPr>
            <w:tcW w:w="1440" w:type="dxa"/>
            <w:vAlign w:val="center"/>
          </w:tcPr>
          <w:p w14:paraId="7EEAEF26" w14:textId="28D00BD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ustom order</w:t>
            </w:r>
          </w:p>
        </w:tc>
        <w:tc>
          <w:tcPr>
            <w:tcW w:w="1737" w:type="dxa"/>
          </w:tcPr>
          <w:p w14:paraId="30464617" w14:textId="341A4C98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uromycin-resistance</w:t>
            </w:r>
          </w:p>
        </w:tc>
      </w:tr>
      <w:tr w:rsidR="007807B9" w:rsidRPr="007807B9" w14:paraId="0023327F" w14:textId="12FBAA2A" w:rsidTr="00344D41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E86F50E" w14:textId="2035E4E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recombinant DNA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6A59237" w14:textId="77777777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V105-MEIS2D</w:t>
            </w:r>
          </w:p>
          <w:p w14:paraId="2A73FC78" w14:textId="18E6F098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(plasmid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3EA94E07" w14:textId="72D00668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eCopoeia</w:t>
            </w:r>
          </w:p>
        </w:tc>
        <w:tc>
          <w:tcPr>
            <w:tcW w:w="1440" w:type="dxa"/>
            <w:vAlign w:val="center"/>
          </w:tcPr>
          <w:p w14:paraId="1E13132B" w14:textId="3192C9E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ustom order</w:t>
            </w:r>
          </w:p>
        </w:tc>
        <w:tc>
          <w:tcPr>
            <w:tcW w:w="1737" w:type="dxa"/>
          </w:tcPr>
          <w:p w14:paraId="5BBBBD83" w14:textId="6FF93A0F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uromycin-resistance</w:t>
            </w:r>
          </w:p>
        </w:tc>
      </w:tr>
      <w:tr w:rsidR="007807B9" w:rsidRPr="007807B9" w14:paraId="6EDCE32A" w14:textId="4C622387" w:rsidTr="00344D41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6154DE58" w14:textId="4E9A772F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recombinant DNA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A3E6297" w14:textId="77777777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V105-MEIS2E</w:t>
            </w:r>
          </w:p>
          <w:p w14:paraId="0FE2B642" w14:textId="26591F7C" w:rsidR="007807B9" w:rsidRPr="007807B9" w:rsidRDefault="007807B9" w:rsidP="007807B9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(plasmid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0776AD24" w14:textId="4985E6D6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eCopoeia</w:t>
            </w:r>
          </w:p>
        </w:tc>
        <w:tc>
          <w:tcPr>
            <w:tcW w:w="1440" w:type="dxa"/>
            <w:vAlign w:val="center"/>
          </w:tcPr>
          <w:p w14:paraId="2C385691" w14:textId="30F58353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ustom order</w:t>
            </w:r>
          </w:p>
        </w:tc>
        <w:tc>
          <w:tcPr>
            <w:tcW w:w="1737" w:type="dxa"/>
          </w:tcPr>
          <w:p w14:paraId="6BF9E32F" w14:textId="47353F4B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uromycin-resistance</w:t>
            </w:r>
          </w:p>
        </w:tc>
      </w:tr>
      <w:tr w:rsidR="007807B9" w:rsidRPr="007807B9" w14:paraId="68219031" w14:textId="3E551605" w:rsidTr="006B7645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</w:tcPr>
          <w:p w14:paraId="64087C2F" w14:textId="748B6F00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hemical compound, drug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3490F290" w14:textId="1E33DC5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(+)-Aphidicolin, proliferation inhibitor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37B64FD6" w14:textId="4698041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yman Chemical Company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5AFE05F2" w14:textId="50E1B913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14007</w:t>
            </w:r>
          </w:p>
        </w:tc>
        <w:tc>
          <w:tcPr>
            <w:tcW w:w="1737" w:type="dxa"/>
            <w:tcBorders>
              <w:top w:val="single" w:sz="12" w:space="0" w:color="000000"/>
            </w:tcBorders>
          </w:tcPr>
          <w:p w14:paraId="613A9DB9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4713327F" w14:textId="20C1AF3B" w:rsidTr="006B7645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6AA5A4A1" w14:textId="242E554D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hemical compound, drug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FA9A5DA" w14:textId="7E85FC1E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METRIBOLONE (R1881) &gt;99%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A4C9594" w14:textId="75261284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Fisher Scientific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0023E93E" w14:textId="50A149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50152311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416C28ED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301DDEF3" w14:textId="6D6AD24E" w:rsidTr="006B7645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468502E9" w14:textId="208B400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hemical compound, drug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7CD7723" w14:textId="568C294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-Luciferin Firefly, sodium salt monohydrate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20607965" w14:textId="5A187AD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oldbio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29ECC015" w14:textId="782D28BF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LUCNA-2G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3612DBBE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528ED817" w14:textId="64812CF5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6C9F80F8" w14:textId="79D44B0D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3E239338" w14:textId="5510925C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Deal ChIP-seq kit for Transcription Factors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5D39F30" w14:textId="77CBB32D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iagenode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454D0513" w14:textId="5CA5CACB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 # C01010055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4AA69AB4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7B301D67" w14:textId="7489D436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4D04DAAC" w14:textId="60502A81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E45DD0A" w14:textId="5F61BAE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yQUANT Direct Cell Proliferation Assay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93D9954" w14:textId="434C95CC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4350BA44" w14:textId="6C1B9770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35011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669F203D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2387A234" w14:textId="01A4B17C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7FE4FC37" w14:textId="7E7B8F9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0EACB74E" w14:textId="798D85D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uolink® In Situ Red Starter Kit Mouse/Rabbit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300DF6A" w14:textId="4554878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19FAB7CA" w14:textId="56DF708C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DUO92101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2639960D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1D5D12D2" w14:textId="0A3E2673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25665D50" w14:textId="653FC5C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3169748" w14:textId="54EDA16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KAPA Stranded mRNA-Seq Kit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4B6A176" w14:textId="3B55872B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Kapa Biosystems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62FBCBAD" w14:textId="5B2F508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KK8420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0D55D1D3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1E3DA473" w14:textId="305F44C9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16A7CBF2" w14:textId="5A93594E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3E47CB98" w14:textId="4131A8C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ibrary Quantification Kit – Illumina/Universal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35A6766" w14:textId="2923E029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Kapa Biosystems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5068469A" w14:textId="605B5BE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KK4824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51DEACE5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06E983BA" w14:textId="669BB587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3DDA94F0" w14:textId="61D5E26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059087C5" w14:textId="2BE0E8E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ow throughput Library prep kit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4B5361C" w14:textId="6E5302A3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Kapa Biosystems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24CD75DD" w14:textId="01990D9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KK8230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7E8FE696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17516A98" w14:textId="718E13EE" w:rsidTr="00A51796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76F28D9" w14:textId="655B2D7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E7EE21B" w14:textId="67AA524F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orning® Transwell® polycarbonate membrane cell culture inserts, 8 um pore size.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34B4CE0C" w14:textId="0C248A5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orning</w:t>
            </w:r>
          </w:p>
        </w:tc>
        <w:tc>
          <w:tcPr>
            <w:tcW w:w="1440" w:type="dxa"/>
            <w:vAlign w:val="center"/>
          </w:tcPr>
          <w:p w14:paraId="2C43DDF0" w14:textId="70DC61F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LS3422</w:t>
            </w:r>
          </w:p>
        </w:tc>
        <w:tc>
          <w:tcPr>
            <w:tcW w:w="1737" w:type="dxa"/>
          </w:tcPr>
          <w:p w14:paraId="729F9302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450D859F" w14:textId="6ED7B62D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29730098" w14:textId="75EBC980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3BEA839D" w14:textId="51A7B85E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Qubit® dsDNA HS Assay Kit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2EC7E0F3" w14:textId="2A58D46D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774766F9" w14:textId="2CDA311E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Q32851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6474BF53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5688F602" w14:textId="6DDCD167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32CBF935" w14:textId="719E383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62434ED" w14:textId="499B055E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iLentFect Lipid Reagent for RNAi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60F5DA9" w14:textId="5B29CD33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Bio-Rad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6B0F121F" w14:textId="6DB20680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1703360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4B5A5F18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52D4F3A6" w14:textId="64FEED2A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5F528DDB" w14:textId="5DDECA60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D18F04F" w14:textId="61B048B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ViraPower Lentiviral Packaging Mix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0C7FA2A" w14:textId="42E1B998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2BF99BD8" w14:textId="6899C965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K497500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22DD4F1C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06566623" w14:textId="1F309966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4E9411B4" w14:textId="4706BA96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2177FD89" w14:textId="6ED004F9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Omplete™ Mini Protease Inhibitor Cocktail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3462DC4" w14:textId="3D5BCA21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igma-Aldrich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21F26DE3" w14:textId="05662FA1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11873580001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2679A8AF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4476F899" w14:textId="2449181E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3B990D74" w14:textId="6830F40A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9A5F294" w14:textId="3C3DEC96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ViaStain™ PI Cell Cycle Kit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E5816FE" w14:textId="2EA9F9B4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Nexcelom Bioscience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5F325E93" w14:textId="49DD459B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SK-0112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232F08DF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807B9" w:rsidRPr="007807B9" w14:paraId="5C70DEC1" w14:textId="5E7421E9" w:rsidTr="00A5179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232BD5D5" w14:textId="390F24E3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000000"/>
                <w:sz w:val="20"/>
                <w:szCs w:val="20"/>
              </w:rPr>
              <w:t>commercial assay or kit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3B71475" w14:textId="48C435A2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lick-iT™ TUNEL Alexa Fluor™ 647 Imaging Assay, for microscopy &amp; HCS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0198C2AC" w14:textId="2A4A580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rmo Fisher Scientific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36B48931" w14:textId="011FC5A9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10247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2845CBC0" w14:textId="77777777" w:rsidR="007807B9" w:rsidRPr="007807B9" w:rsidRDefault="007807B9" w:rsidP="007807B9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295D5738" w14:textId="2BBDCECD" w:rsidTr="00061FA7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5B17524F" w14:textId="45730D0A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ther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28BD8840" w14:textId="098705AB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Raw and analyzed sequencing data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0A20DA24" w14:textId="1BF12799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1B2BD3B3" w14:textId="0D88CE16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SE132717</w:t>
            </w:r>
          </w:p>
        </w:tc>
        <w:tc>
          <w:tcPr>
            <w:tcW w:w="1737" w:type="dxa"/>
            <w:tcBorders>
              <w:top w:val="single" w:sz="12" w:space="0" w:color="000000"/>
            </w:tcBorders>
            <w:vAlign w:val="center"/>
          </w:tcPr>
          <w:p w14:paraId="2BB36A7C" w14:textId="53EAE9EE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eposited data</w:t>
            </w:r>
          </w:p>
        </w:tc>
      </w:tr>
      <w:tr w:rsidR="00061FA7" w:rsidRPr="007807B9" w14:paraId="37713BBB" w14:textId="1D08F2FD" w:rsidTr="00061FA7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CE7C566" w14:textId="277A1AAB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D3609A">
              <w:rPr>
                <w:rFonts w:ascii="Arial" w:hAnsi="Arial" w:cs="Arial"/>
                <w:sz w:val="20"/>
                <w:szCs w:val="20"/>
              </w:rPr>
              <w:t>Other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28CD3E3" w14:textId="5456C9A1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uman reference cDNA ENSEMBL release 93, GRCh38.p12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4FA992CA" w14:textId="208202B4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ome Reference Consortium Human Build 38</w:t>
            </w:r>
          </w:p>
        </w:tc>
        <w:tc>
          <w:tcPr>
            <w:tcW w:w="1440" w:type="dxa"/>
            <w:vAlign w:val="center"/>
          </w:tcPr>
          <w:p w14:paraId="76865D64" w14:textId="36AE655E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useast.ensembl.org/Homo_sapiens/Info/Index</w:t>
            </w:r>
          </w:p>
        </w:tc>
        <w:tc>
          <w:tcPr>
            <w:tcW w:w="1737" w:type="dxa"/>
            <w:vAlign w:val="center"/>
          </w:tcPr>
          <w:p w14:paraId="7B5E8283" w14:textId="18EE0B85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A674C">
              <w:rPr>
                <w:rFonts w:ascii="Arial" w:hAnsi="Arial" w:cs="Arial"/>
                <w:sz w:val="20"/>
                <w:szCs w:val="20"/>
              </w:rPr>
              <w:t>Deposited data</w:t>
            </w:r>
          </w:p>
        </w:tc>
      </w:tr>
      <w:tr w:rsidR="00061FA7" w:rsidRPr="007807B9" w14:paraId="6C1CB15F" w14:textId="73C1DB0A" w:rsidTr="00061FA7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0E0D4170" w14:textId="125DC6CC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D3609A">
              <w:rPr>
                <w:rFonts w:ascii="Arial" w:hAnsi="Arial" w:cs="Arial"/>
                <w:sz w:val="20"/>
                <w:szCs w:val="20"/>
              </w:rPr>
              <w:t>Other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D942A9F" w14:textId="5B73A6E8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uman reference genome ENSEMBL release 93, GRCh38.p12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833F3CC" w14:textId="7ED6F15D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ome Reference Consortium Human Build 38</w:t>
            </w:r>
          </w:p>
        </w:tc>
        <w:tc>
          <w:tcPr>
            <w:tcW w:w="1440" w:type="dxa"/>
            <w:vAlign w:val="center"/>
          </w:tcPr>
          <w:p w14:paraId="3EBF5C77" w14:textId="16F669E2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useast.ensembl.org/Homo_sapiens/Info/Index</w:t>
            </w:r>
          </w:p>
        </w:tc>
        <w:tc>
          <w:tcPr>
            <w:tcW w:w="1737" w:type="dxa"/>
            <w:vAlign w:val="center"/>
          </w:tcPr>
          <w:p w14:paraId="6EFD0DC9" w14:textId="7F3CAA9B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A674C">
              <w:rPr>
                <w:rFonts w:ascii="Arial" w:hAnsi="Arial" w:cs="Arial"/>
                <w:sz w:val="20"/>
                <w:szCs w:val="20"/>
              </w:rPr>
              <w:t>Deposited data</w:t>
            </w:r>
          </w:p>
        </w:tc>
      </w:tr>
      <w:tr w:rsidR="00061FA7" w:rsidRPr="007807B9" w14:paraId="72B6EB39" w14:textId="7D06BB4C" w:rsidTr="00061FA7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23CD88AB" w14:textId="32A04E30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D3609A">
              <w:rPr>
                <w:rFonts w:ascii="Arial" w:hAnsi="Arial" w:cs="Arial"/>
                <w:sz w:val="20"/>
                <w:szCs w:val="20"/>
              </w:rPr>
              <w:t>Other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F00C50A" w14:textId="0648C890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uman reference ncRNA ENSEMBL release 93, GRCh38.p12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B93DDF5" w14:textId="3142FE67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enome Reference Consortium Human Build 38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3473DB07" w14:textId="722670D5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useast.ensembl.org/Homo_sapiens/Info/Index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  <w:vAlign w:val="center"/>
          </w:tcPr>
          <w:p w14:paraId="064C4661" w14:textId="5569EC7A" w:rsidR="00061FA7" w:rsidRPr="007807B9" w:rsidRDefault="00061FA7" w:rsidP="00061FA7">
            <w:pPr>
              <w:spacing w:after="15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A674C">
              <w:rPr>
                <w:rFonts w:ascii="Arial" w:hAnsi="Arial" w:cs="Arial"/>
                <w:sz w:val="20"/>
                <w:szCs w:val="20"/>
              </w:rPr>
              <w:t>Deposited data</w:t>
            </w:r>
          </w:p>
        </w:tc>
      </w:tr>
      <w:tr w:rsidR="00061FA7" w:rsidRPr="007807B9" w14:paraId="1B075CA7" w14:textId="6297C1E4" w:rsidTr="005A7522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066A35B3" w14:textId="459D839E" w:rsidR="00061FA7" w:rsidRPr="00061FA7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cell line 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Homo-sapien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339AD79D" w14:textId="59CE4377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WR22Rv1 (human; male)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564E75BB" w14:textId="58FF17C0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merican Type Culture Collection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5BB41C2C" w14:textId="4D3F13B1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RL-2505, RRID:CVCL_1045</w:t>
            </w:r>
          </w:p>
        </w:tc>
        <w:tc>
          <w:tcPr>
            <w:tcW w:w="1737" w:type="dxa"/>
            <w:tcBorders>
              <w:top w:val="single" w:sz="12" w:space="0" w:color="000000"/>
            </w:tcBorders>
          </w:tcPr>
          <w:p w14:paraId="72F64388" w14:textId="77777777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487BB50D" w14:textId="6C89B456" w:rsidTr="005A7522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047A44B8" w14:textId="46CF2DAC" w:rsidR="00061FA7" w:rsidRPr="00061FA7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cell line 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Homo-sapien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1AAF659" w14:textId="07E33935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EK293T (human; fetus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76B99450" w14:textId="331659CE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merican Type Culture Collection</w:t>
            </w:r>
          </w:p>
        </w:tc>
        <w:tc>
          <w:tcPr>
            <w:tcW w:w="1440" w:type="dxa"/>
            <w:vAlign w:val="center"/>
          </w:tcPr>
          <w:p w14:paraId="32E74481" w14:textId="7B800C79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RL-3216, RRID:CVCL_0063</w:t>
            </w:r>
          </w:p>
        </w:tc>
        <w:tc>
          <w:tcPr>
            <w:tcW w:w="1737" w:type="dxa"/>
          </w:tcPr>
          <w:p w14:paraId="79D831DD" w14:textId="77777777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0A365225" w14:textId="75FDD767" w:rsidTr="005A7522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4CDD9474" w14:textId="15180132" w:rsidR="00061FA7" w:rsidRPr="00061FA7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lastRenderedPageBreak/>
              <w:t>cell line 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Homo-sapien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B951316" w14:textId="7A6B7996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EC 9266 short-term culture (human; male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510A10E0" w14:textId="0824649C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1440" w:type="dxa"/>
            <w:vAlign w:val="center"/>
          </w:tcPr>
          <w:p w14:paraId="5B66F98B" w14:textId="77777777" w:rsidR="00061FA7" w:rsidRPr="00A274C7" w:rsidRDefault="00A274C7" w:rsidP="00A274C7">
            <w:pPr>
              <w:rPr>
                <w:rFonts w:ascii="Arial" w:hAnsi="Arial" w:cs="Arial"/>
                <w:sz w:val="20"/>
                <w:szCs w:val="20"/>
              </w:rPr>
            </w:pPr>
            <w:r w:rsidRPr="00A274C7">
              <w:rPr>
                <w:rFonts w:ascii="Arial" w:hAnsi="Arial" w:cs="Arial"/>
                <w:sz w:val="20"/>
                <w:szCs w:val="20"/>
              </w:rPr>
              <w:t>Chen et al., CCR 2012</w:t>
            </w:r>
          </w:p>
          <w:p w14:paraId="2BB1995E" w14:textId="2D25EA47" w:rsidR="00A274C7" w:rsidRPr="007807B9" w:rsidRDefault="00A274C7" w:rsidP="00A274C7">
            <w:pPr>
              <w:rPr>
                <w:rFonts w:ascii="Arial" w:hAnsi="Arial" w:cs="Arial"/>
                <w:sz w:val="20"/>
                <w:szCs w:val="20"/>
              </w:rPr>
            </w:pPr>
            <w:r w:rsidRPr="00A274C7">
              <w:rPr>
                <w:rFonts w:ascii="Arial" w:hAnsi="Arial" w:cs="Arial"/>
                <w:sz w:val="20"/>
                <w:szCs w:val="20"/>
              </w:rPr>
              <w:t xml:space="preserve">(PMID </w:t>
            </w:r>
            <w:r w:rsidRPr="00A274C7">
              <w:rPr>
                <w:rFonts w:ascii="Arial" w:eastAsia="Times New Roman" w:hAnsi="Arial" w:cs="Arial"/>
                <w:sz w:val="20"/>
                <w:szCs w:val="20"/>
              </w:rPr>
              <w:t>22723371</w:t>
            </w:r>
            <w:r w:rsidRPr="00A274C7">
              <w:rPr>
                <w:rFonts w:ascii="Arial" w:eastAsia="Times New Roman" w:hAnsi="Arial" w:cs="Arial"/>
                <w:sz w:val="20"/>
                <w:szCs w:val="20"/>
              </w:rPr>
              <w:t>)</w:t>
            </w:r>
          </w:p>
        </w:tc>
        <w:tc>
          <w:tcPr>
            <w:tcW w:w="1737" w:type="dxa"/>
          </w:tcPr>
          <w:p w14:paraId="263D8ED1" w14:textId="2CC78D78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hort-term primary culture of prostate epithelial cells</w:t>
            </w:r>
          </w:p>
        </w:tc>
      </w:tr>
      <w:tr w:rsidR="00061FA7" w:rsidRPr="007807B9" w14:paraId="5F0F36A9" w14:textId="229CC045" w:rsidTr="005A7522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60FA1714" w14:textId="54F2893E" w:rsidR="00061FA7" w:rsidRPr="00061FA7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cell line 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Homo-sapien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5543899" w14:textId="300251AF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EC 5061 short-term culture (human; male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3B0C39B9" w14:textId="6404861B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1440" w:type="dxa"/>
            <w:vAlign w:val="center"/>
          </w:tcPr>
          <w:p w14:paraId="00BD64B0" w14:textId="77777777" w:rsidR="00A274C7" w:rsidRPr="00A274C7" w:rsidRDefault="00A274C7" w:rsidP="00A274C7">
            <w:pPr>
              <w:rPr>
                <w:rFonts w:ascii="Arial" w:hAnsi="Arial" w:cs="Arial"/>
                <w:sz w:val="20"/>
                <w:szCs w:val="20"/>
              </w:rPr>
            </w:pPr>
            <w:r w:rsidRPr="00A274C7">
              <w:rPr>
                <w:rFonts w:ascii="Arial" w:hAnsi="Arial" w:cs="Arial"/>
                <w:sz w:val="20"/>
                <w:szCs w:val="20"/>
              </w:rPr>
              <w:t>Chen et al., CCR 2012</w:t>
            </w:r>
          </w:p>
          <w:p w14:paraId="0606F928" w14:textId="7CCC611E" w:rsidR="00061FA7" w:rsidRPr="007807B9" w:rsidRDefault="00A274C7" w:rsidP="00A274C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A274C7">
              <w:rPr>
                <w:rFonts w:ascii="Arial" w:hAnsi="Arial" w:cs="Arial"/>
                <w:sz w:val="20"/>
                <w:szCs w:val="20"/>
              </w:rPr>
              <w:t xml:space="preserve">(PMID </w:t>
            </w:r>
            <w:r w:rsidRPr="00A274C7">
              <w:rPr>
                <w:rFonts w:ascii="Arial" w:eastAsia="Times New Roman" w:hAnsi="Arial" w:cs="Arial"/>
                <w:sz w:val="20"/>
                <w:szCs w:val="20"/>
              </w:rPr>
              <w:t>22723371)</w:t>
            </w:r>
          </w:p>
        </w:tc>
        <w:tc>
          <w:tcPr>
            <w:tcW w:w="1737" w:type="dxa"/>
          </w:tcPr>
          <w:p w14:paraId="7288D075" w14:textId="022B0D1B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hort-term primary culture of prostate epithelial cells</w:t>
            </w:r>
          </w:p>
        </w:tc>
      </w:tr>
      <w:tr w:rsidR="00061FA7" w:rsidRPr="007807B9" w14:paraId="0787C6E4" w14:textId="05B21DF5" w:rsidTr="005A7522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65B0E408" w14:textId="7788048F" w:rsidR="00061FA7" w:rsidRPr="00061FA7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cell line 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Homo-sapien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E2903A9" w14:textId="4E2911CA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EC 7510 short-term culture (human; male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167E54CC" w14:textId="189C5D15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is Paper</w:t>
            </w:r>
          </w:p>
        </w:tc>
        <w:tc>
          <w:tcPr>
            <w:tcW w:w="1440" w:type="dxa"/>
            <w:vAlign w:val="center"/>
          </w:tcPr>
          <w:p w14:paraId="47B6AA0B" w14:textId="77777777" w:rsidR="00A274C7" w:rsidRPr="00A274C7" w:rsidRDefault="00A274C7" w:rsidP="00A274C7">
            <w:pPr>
              <w:rPr>
                <w:rFonts w:ascii="Arial" w:hAnsi="Arial" w:cs="Arial"/>
                <w:sz w:val="20"/>
                <w:szCs w:val="20"/>
              </w:rPr>
            </w:pPr>
            <w:r w:rsidRPr="00A274C7">
              <w:rPr>
                <w:rFonts w:ascii="Arial" w:hAnsi="Arial" w:cs="Arial"/>
                <w:sz w:val="20"/>
                <w:szCs w:val="20"/>
              </w:rPr>
              <w:t>Chen et al., CCR 2012</w:t>
            </w:r>
          </w:p>
          <w:p w14:paraId="5F364D89" w14:textId="45A64DD3" w:rsidR="00061FA7" w:rsidRPr="007807B9" w:rsidRDefault="00A274C7" w:rsidP="00A274C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A274C7">
              <w:rPr>
                <w:rFonts w:ascii="Arial" w:hAnsi="Arial" w:cs="Arial"/>
                <w:sz w:val="20"/>
                <w:szCs w:val="20"/>
              </w:rPr>
              <w:t xml:space="preserve">(PMID </w:t>
            </w:r>
            <w:r w:rsidRPr="00A274C7">
              <w:rPr>
                <w:rFonts w:ascii="Arial" w:eastAsia="Times New Roman" w:hAnsi="Arial" w:cs="Arial"/>
                <w:sz w:val="20"/>
                <w:szCs w:val="20"/>
              </w:rPr>
              <w:t>22723371)</w:t>
            </w:r>
          </w:p>
        </w:tc>
        <w:tc>
          <w:tcPr>
            <w:tcW w:w="1737" w:type="dxa"/>
          </w:tcPr>
          <w:p w14:paraId="1D33E073" w14:textId="48A2804D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hort-term primary culture of prostate epithelial cells</w:t>
            </w:r>
          </w:p>
        </w:tc>
      </w:tr>
      <w:tr w:rsidR="00061FA7" w:rsidRPr="007807B9" w14:paraId="076FD2C0" w14:textId="6A366834" w:rsidTr="005A7522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7EE5D5D1" w14:textId="3823D783" w:rsidR="00061FA7" w:rsidRPr="00061FA7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cell line 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Homo-sapien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248AD95" w14:textId="743C8C06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LAPC-4 (human; male)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4938144E" w14:textId="51D4BE56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merican Type Culture Collection</w:t>
            </w:r>
          </w:p>
        </w:tc>
        <w:tc>
          <w:tcPr>
            <w:tcW w:w="1440" w:type="dxa"/>
            <w:vAlign w:val="center"/>
          </w:tcPr>
          <w:p w14:paraId="38988827" w14:textId="6996C254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CRL-13009, RRID:CVCL_4744</w:t>
            </w:r>
          </w:p>
        </w:tc>
        <w:tc>
          <w:tcPr>
            <w:tcW w:w="1737" w:type="dxa"/>
          </w:tcPr>
          <w:p w14:paraId="44487738" w14:textId="77777777" w:rsidR="00061FA7" w:rsidRPr="007807B9" w:rsidRDefault="00061FA7" w:rsidP="00061FA7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0A958411" w14:textId="70664FA3" w:rsidTr="00C43073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28B586D9" w14:textId="7F074853" w:rsidR="00061FA7" w:rsidRPr="00061FA7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000000"/>
                <w:sz w:val="20"/>
                <w:szCs w:val="20"/>
              </w:rPr>
              <w:t>Strain, strain background</w:t>
            </w:r>
            <w:r w:rsidRPr="00061FA7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(</w:t>
            </w:r>
            <w:r w:rsidRPr="00061FA7">
              <w:rPr>
                <w:rFonts w:ascii="Arial" w:hAnsi="Arial" w:cs="Arial"/>
                <w:i/>
                <w:iCs/>
                <w:color w:val="212121"/>
                <w:sz w:val="20"/>
                <w:szCs w:val="20"/>
              </w:rPr>
              <w:t>M. musculus</w:t>
            </w: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)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57030DF2" w14:textId="571E7BF3" w:rsidR="00061FA7" w:rsidRPr="00061FA7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sz w:val="20"/>
                <w:szCs w:val="20"/>
              </w:rPr>
              <w:t>Mouse: Hsd:Athymic Nude-</w:t>
            </w:r>
            <w:r w:rsidRPr="00061FA7">
              <w:rPr>
                <w:rFonts w:ascii="Arial" w:hAnsi="Arial" w:cs="Arial"/>
                <w:i/>
                <w:sz w:val="20"/>
                <w:szCs w:val="20"/>
              </w:rPr>
              <w:t>Foxn1</w:t>
            </w:r>
            <w:r w:rsidRPr="00061FA7">
              <w:rPr>
                <w:rFonts w:ascii="Arial" w:hAnsi="Arial" w:cs="Arial"/>
                <w:i/>
                <w:sz w:val="20"/>
                <w:szCs w:val="20"/>
                <w:vertAlign w:val="superscript"/>
              </w:rPr>
              <w:t>nu</w:t>
            </w:r>
            <w:r w:rsidRPr="00061FA7">
              <w:rPr>
                <w:rFonts w:ascii="Arial" w:hAnsi="Arial" w:cs="Arial"/>
                <w:sz w:val="20"/>
                <w:szCs w:val="20"/>
              </w:rPr>
              <w:t xml:space="preserve"> male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2B3AD1F6" w14:textId="47860074" w:rsidR="00061FA7" w:rsidRPr="00061FA7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sz w:val="20"/>
                <w:szCs w:val="20"/>
              </w:rPr>
              <w:t>Envigo (previously Harlan)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05EC6109" w14:textId="18046BBA" w:rsidR="00061FA7" w:rsidRPr="00061FA7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37" w:type="dxa"/>
            <w:tcBorders>
              <w:top w:val="single" w:sz="12" w:space="0" w:color="000000"/>
            </w:tcBorders>
          </w:tcPr>
          <w:p w14:paraId="200A1807" w14:textId="13AC74FC" w:rsidR="00061FA7" w:rsidRPr="00061FA7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r in vivo xenograft metastasis assays</w:t>
            </w:r>
          </w:p>
        </w:tc>
      </w:tr>
      <w:tr w:rsidR="00061FA7" w:rsidRPr="007807B9" w14:paraId="139E1F3D" w14:textId="18C7C8E0" w:rsidTr="004D5370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402F71A6" w14:textId="7D91ABB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061FA7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7727C7AA" w14:textId="2CF9DD96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lt-R™ CRISPR-Cas9 tracrRNA, ATTO™ 550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4C23C735" w14:textId="08B67EFD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3B9C527D" w14:textId="0DE8ABDE" w:rsidR="00061FA7" w:rsidRPr="007807B9" w:rsidRDefault="00A274C7" w:rsidP="00061FA7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at# </w:t>
            </w:r>
            <w:r w:rsidR="00061FA7" w:rsidRPr="007807B9">
              <w:rPr>
                <w:rFonts w:ascii="Arial" w:hAnsi="Arial" w:cs="Arial"/>
                <w:sz w:val="20"/>
                <w:szCs w:val="20"/>
              </w:rPr>
              <w:t>1075927</w:t>
            </w:r>
          </w:p>
        </w:tc>
        <w:tc>
          <w:tcPr>
            <w:tcW w:w="1737" w:type="dxa"/>
            <w:tcBorders>
              <w:top w:val="single" w:sz="12" w:space="0" w:color="000000"/>
            </w:tcBorders>
          </w:tcPr>
          <w:p w14:paraId="4371EA01" w14:textId="7777777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76EEA375" w14:textId="042AFDC9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3421189D" w14:textId="4B764AA1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4BA1460" w14:textId="57E61EE0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ustom Alt-R™ CRISPR-Cas9 crRNA: HOXB13 crRNA</w:t>
            </w:r>
            <w:r w:rsidRPr="007807B9">
              <w:rPr>
                <w:rFonts w:ascii="Arial" w:hAnsi="Arial" w:cs="Arial"/>
                <w:sz w:val="20"/>
                <w:szCs w:val="20"/>
              </w:rPr>
              <w:br/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1ACA2CF" w14:textId="1DFCD424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084A7F11" w14:textId="3550649D" w:rsidR="00061FA7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0056BE32" w14:textId="323B654C" w:rsidR="00061FA7" w:rsidRPr="007807B9" w:rsidRDefault="00061FA7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TGACAGCAGGCATCAGCGT</w:t>
            </w:r>
          </w:p>
        </w:tc>
      </w:tr>
      <w:tr w:rsidR="00F00D68" w:rsidRPr="007807B9" w14:paraId="2A99F6B1" w14:textId="1ACB4428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271F175E" w14:textId="1419E28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4F42F97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MEIS1 forward:</w:t>
            </w:r>
          </w:p>
          <w:p w14:paraId="6ED02E23" w14:textId="2101C00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4386EF5F" w14:textId="732BBE8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75A97994" w14:textId="2213F379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03026AA8" w14:textId="5B30347D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GGCTGTTCCAGCATCTAACACAC</w:t>
            </w:r>
          </w:p>
        </w:tc>
      </w:tr>
      <w:tr w:rsidR="00F00D68" w:rsidRPr="007807B9" w14:paraId="38F7A6CD" w14:textId="0EC272C5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6F999C58" w14:textId="4013797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30FD713" w14:textId="45C6D74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MEIS1 reverse:</w:t>
            </w:r>
            <w:r w:rsidRPr="007807B9">
              <w:rPr>
                <w:rFonts w:ascii="Arial" w:hAnsi="Arial" w:cs="Arial"/>
                <w:sz w:val="20"/>
                <w:szCs w:val="20"/>
              </w:rPr>
              <w:br/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41BADE87" w14:textId="7023720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77121594" w14:textId="525B9BDB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54B9AAD6" w14:textId="783ED1D4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CTGGTCTATCATGGGCTGCAC</w:t>
            </w:r>
          </w:p>
        </w:tc>
      </w:tr>
      <w:tr w:rsidR="00F00D68" w:rsidRPr="007807B9" w14:paraId="5BA35850" w14:textId="71DBB838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0FC6E470" w14:textId="46283ED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C36479F" w14:textId="0E39161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pan-MEIS2 forward:</w:t>
            </w:r>
            <w:r w:rsidRPr="007807B9">
              <w:rPr>
                <w:rFonts w:ascii="Arial" w:hAnsi="Arial" w:cs="Arial"/>
                <w:sz w:val="20"/>
                <w:szCs w:val="20"/>
              </w:rPr>
              <w:br/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9667BAD" w14:textId="16F5CDF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3118C048" w14:textId="35A14800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15372C70" w14:textId="3F107F24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TCTCGCTGACCATAACCCT</w:t>
            </w:r>
          </w:p>
        </w:tc>
      </w:tr>
      <w:tr w:rsidR="00F00D68" w:rsidRPr="007807B9" w14:paraId="1CD76ABE" w14:textId="00B09457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247FE54F" w14:textId="1100CD0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98CBEEC" w14:textId="28D7B92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pan-MEIS2 reverse:</w:t>
            </w:r>
            <w:r w:rsidRPr="007807B9">
              <w:rPr>
                <w:rFonts w:ascii="Arial" w:hAnsi="Arial" w:cs="Arial"/>
                <w:sz w:val="20"/>
                <w:szCs w:val="20"/>
              </w:rPr>
              <w:br/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0785388F" w14:textId="3DDECEB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03E584F2" w14:textId="39DAC92E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1137844E" w14:textId="76E6FD68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CGGATCATCATCGTCACCT</w:t>
            </w:r>
          </w:p>
        </w:tc>
      </w:tr>
      <w:tr w:rsidR="00F00D68" w:rsidRPr="007807B9" w14:paraId="6714675C" w14:textId="19DB6EBE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0F26B59F" w14:textId="66C63B1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B1249E2" w14:textId="65F3DB2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MEIS2E specific forward:</w:t>
            </w:r>
            <w:r w:rsidRPr="007807B9">
              <w:rPr>
                <w:rFonts w:ascii="Arial" w:hAnsi="Arial" w:cs="Arial"/>
                <w:sz w:val="20"/>
                <w:szCs w:val="20"/>
              </w:rPr>
              <w:br/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7A95AFC" w14:textId="6296739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3FA53C93" w14:textId="472AE6DD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12343C2A" w14:textId="572AAA8D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1D1C1D"/>
                <w:sz w:val="20"/>
                <w:szCs w:val="20"/>
                <w:shd w:val="clear" w:color="auto" w:fill="FFFFFF"/>
              </w:rPr>
              <w:t>GGAGACAACAGCAGTGAGCA</w:t>
            </w:r>
          </w:p>
        </w:tc>
      </w:tr>
      <w:tr w:rsidR="00F00D68" w:rsidRPr="007807B9" w14:paraId="22C7299A" w14:textId="78F4DDE0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14CE3141" w14:textId="5DD6C2D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544559E" w14:textId="22DFF97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MEIS2E specific reverse:</w:t>
            </w:r>
            <w:r w:rsidRPr="007807B9">
              <w:rPr>
                <w:rFonts w:ascii="Arial" w:hAnsi="Arial" w:cs="Arial"/>
                <w:sz w:val="20"/>
                <w:szCs w:val="20"/>
              </w:rPr>
              <w:br/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995616B" w14:textId="65D7283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602CBE4E" w14:textId="745C07EE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64F0CEED" w14:textId="0572E264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color w:val="1D1C1D"/>
                <w:sz w:val="20"/>
                <w:szCs w:val="20"/>
                <w:shd w:val="clear" w:color="auto" w:fill="FFFFFF"/>
              </w:rPr>
              <w:t>TTCTTCTGGCATTAATAAACTGTGA</w:t>
            </w:r>
          </w:p>
        </w:tc>
      </w:tr>
      <w:tr w:rsidR="00F00D68" w:rsidRPr="007807B9" w14:paraId="636C7838" w14:textId="053F3597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39AE6A57" w14:textId="12FE97B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7ED293C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DCN forward:</w:t>
            </w:r>
          </w:p>
          <w:p w14:paraId="733264EB" w14:textId="6997C2FA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6F5678FD" w14:textId="576D0B6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(Kim et al., 2014)</w:t>
            </w:r>
          </w:p>
        </w:tc>
        <w:tc>
          <w:tcPr>
            <w:tcW w:w="1440" w:type="dxa"/>
            <w:vAlign w:val="center"/>
          </w:tcPr>
          <w:p w14:paraId="64BB81B3" w14:textId="3C9BFF93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64F78D03" w14:textId="7E1FDCA3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TGAAGGCCACTATCATCCTCC</w:t>
            </w:r>
          </w:p>
        </w:tc>
      </w:tr>
      <w:tr w:rsidR="00F00D68" w:rsidRPr="007807B9" w14:paraId="16FA0D93" w14:textId="07E99DE9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A6D64F2" w14:textId="4C10066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45CC1B8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DCN reverse:</w:t>
            </w:r>
          </w:p>
          <w:p w14:paraId="61C67D4A" w14:textId="2FFC294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16C176DF" w14:textId="5832E0B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(Kim et al., 2014)</w:t>
            </w:r>
          </w:p>
        </w:tc>
        <w:tc>
          <w:tcPr>
            <w:tcW w:w="1440" w:type="dxa"/>
            <w:vAlign w:val="center"/>
          </w:tcPr>
          <w:p w14:paraId="22CB21D8" w14:textId="239BD617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285BA3C0" w14:textId="77C97E02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TCGCGGTCATCAGGAACTT</w:t>
            </w:r>
          </w:p>
        </w:tc>
      </w:tr>
      <w:tr w:rsidR="00F00D68" w:rsidRPr="007807B9" w14:paraId="0D401779" w14:textId="5EA5C7C0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87D6316" w14:textId="1DD16D1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3912C5E6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RPL13A forward:</w:t>
            </w:r>
          </w:p>
          <w:p w14:paraId="7D4F4045" w14:textId="571497A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64618BE1" w14:textId="25F3603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17B014E2" w14:textId="048A7568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18ED0A23" w14:textId="4C09C07F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GAGCAAGGAAAGGGTCTTAG</w:t>
            </w:r>
          </w:p>
        </w:tc>
      </w:tr>
      <w:tr w:rsidR="00F00D68" w:rsidRPr="007807B9" w14:paraId="7979533F" w14:textId="58AA9E14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6D18E304" w14:textId="0653BC0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6625398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RPL13A reverse:</w:t>
            </w:r>
          </w:p>
          <w:p w14:paraId="6ECA0138" w14:textId="3064EDD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569DA96B" w14:textId="645BA76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6BBF1C18" w14:textId="389556D1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247F5C67" w14:textId="2B0663B2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GTTGCTCTTCCTATTGGTCATA</w:t>
            </w:r>
          </w:p>
        </w:tc>
      </w:tr>
      <w:tr w:rsidR="00F00D68" w:rsidRPr="007807B9" w14:paraId="64854016" w14:textId="4508ADEA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2524EBF0" w14:textId="5560AE0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002B34D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DCN Genomic #1 Forward:</w:t>
            </w:r>
          </w:p>
          <w:p w14:paraId="147C1162" w14:textId="3A8DD0A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76B3A31B" w14:textId="71D99E62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7A5E109D" w14:textId="5FA13E05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7904C352" w14:textId="6D8B4274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CACACGTGTTTGGTATTCTCA</w:t>
            </w:r>
          </w:p>
        </w:tc>
      </w:tr>
      <w:tr w:rsidR="00F00D68" w:rsidRPr="007807B9" w14:paraId="1167016F" w14:textId="46C60E69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66723F7E" w14:textId="79024FA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lastRenderedPageBreak/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E02653D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DCN Genomic #1 Reverse:</w:t>
            </w:r>
          </w:p>
          <w:p w14:paraId="47FAAAC0" w14:textId="0E32D64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767569C1" w14:textId="480D63D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5A37A3A9" w14:textId="5A84AFA7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3723A218" w14:textId="4F53BEC2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CTGATGCCTGATGAAGAGTGA</w:t>
            </w:r>
          </w:p>
        </w:tc>
      </w:tr>
      <w:tr w:rsidR="00F00D68" w:rsidRPr="007807B9" w14:paraId="127DE833" w14:textId="6D0E454A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5AC2186" w14:textId="68B6FAE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2335E17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DCN Genomic #2 Forward:</w:t>
            </w:r>
          </w:p>
          <w:p w14:paraId="778ED915" w14:textId="3396389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3E2AFECE" w14:textId="1FAA4BE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2A4EB076" w14:textId="31E7585A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5785082A" w14:textId="25066BB3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TTGGGACATTGGTGGTGTACT</w:t>
            </w:r>
          </w:p>
        </w:tc>
      </w:tr>
      <w:tr w:rsidR="00F00D68" w:rsidRPr="007807B9" w14:paraId="35397B85" w14:textId="25971CD5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09562483" w14:textId="4EC4818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7C12646D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DCN Genomic #2 Reverse:</w:t>
            </w:r>
          </w:p>
          <w:p w14:paraId="48C36027" w14:textId="6B53272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0A4C893C" w14:textId="6815220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188A1E95" w14:textId="7FB0C853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3139EE99" w14:textId="7010EE95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TGCTTGCCTTGAGCAGAAAAG</w:t>
            </w:r>
          </w:p>
        </w:tc>
      </w:tr>
      <w:tr w:rsidR="00F00D68" w:rsidRPr="007807B9" w14:paraId="3A3A914D" w14:textId="1683278B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FBF0C2E" w14:textId="63A908E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4C521AFC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LUM Genomic Forward:</w:t>
            </w:r>
          </w:p>
          <w:p w14:paraId="6F43293C" w14:textId="2B92813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7E91CB8B" w14:textId="6F3E7D1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494B3BCC" w14:textId="37E3076E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4090CFAB" w14:textId="2E734D48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GTTAGGTCTGCTCCCCAC</w:t>
            </w:r>
          </w:p>
        </w:tc>
      </w:tr>
      <w:tr w:rsidR="00F00D68" w:rsidRPr="007807B9" w14:paraId="771D73DC" w14:textId="0E7BBA9A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35A04ECA" w14:textId="66C86ED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E8BECD5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LUM Genomic Reverse:</w:t>
            </w:r>
          </w:p>
          <w:p w14:paraId="61FB59A5" w14:textId="283E8E5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02AB0CFA" w14:textId="7B30C43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098D3607" w14:textId="0378A5B2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3BB25381" w14:textId="02E68F13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TCCCTTCATTCATTGTTCATCCA</w:t>
            </w:r>
          </w:p>
        </w:tc>
      </w:tr>
      <w:tr w:rsidR="00F00D68" w:rsidRPr="007807B9" w14:paraId="4B854CD5" w14:textId="433A4020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F337085" w14:textId="3251534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AD5B6AD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TGFBR1 Genomic Forward:</w:t>
            </w:r>
          </w:p>
          <w:p w14:paraId="5370815F" w14:textId="6015C79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1E1FF84C" w14:textId="468FAD6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04F34FDD" w14:textId="366A0C6A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2CBAD14F" w14:textId="3E9640EC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CAGCTAGAGTGCGGGATG</w:t>
            </w:r>
          </w:p>
        </w:tc>
      </w:tr>
      <w:tr w:rsidR="00F00D68" w:rsidRPr="007807B9" w14:paraId="73C6763A" w14:textId="15FC9AB2" w:rsidTr="00F00D68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07C5F9BF" w14:textId="74F37E9C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A7A5281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rimer: TGFBR1 Genomic Reverse:</w:t>
            </w:r>
          </w:p>
          <w:p w14:paraId="510AB787" w14:textId="4F0D00C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0" w:type="dxa"/>
            <w:shd w:val="clear" w:color="auto" w:fill="auto"/>
            <w:vAlign w:val="center"/>
          </w:tcPr>
          <w:p w14:paraId="232F9727" w14:textId="00D6DED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Integrated DNA Technologies, This paper</w:t>
            </w:r>
          </w:p>
        </w:tc>
        <w:tc>
          <w:tcPr>
            <w:tcW w:w="1440" w:type="dxa"/>
            <w:vAlign w:val="center"/>
          </w:tcPr>
          <w:p w14:paraId="3B2E75A9" w14:textId="31A2F3B8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57B53">
              <w:rPr>
                <w:rFonts w:ascii="Arial" w:hAnsi="Arial" w:cs="Arial"/>
                <w:sz w:val="20"/>
                <w:szCs w:val="20"/>
              </w:rPr>
              <w:t>PCR Primers</w:t>
            </w:r>
          </w:p>
        </w:tc>
        <w:tc>
          <w:tcPr>
            <w:tcW w:w="1737" w:type="dxa"/>
            <w:vAlign w:val="center"/>
          </w:tcPr>
          <w:p w14:paraId="16C74DB9" w14:textId="40E39128" w:rsidR="00F00D68" w:rsidRPr="007807B9" w:rsidRDefault="00F00D68" w:rsidP="00F00D6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CCCACAAGCGCACATTTCT</w:t>
            </w:r>
          </w:p>
        </w:tc>
      </w:tr>
      <w:tr w:rsidR="00061FA7" w:rsidRPr="007807B9" w14:paraId="56F64EF0" w14:textId="76FD6861" w:rsidTr="00A5330A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1FB27EB7" w14:textId="3C4D2800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DB3FED6" w14:textId="406A5B86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uman Negative Control ChIP Primer Set 3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1D440EBE" w14:textId="4B45F0C8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ctive Motif</w:t>
            </w:r>
          </w:p>
        </w:tc>
        <w:tc>
          <w:tcPr>
            <w:tcW w:w="1440" w:type="dxa"/>
            <w:vAlign w:val="center"/>
          </w:tcPr>
          <w:p w14:paraId="32BC171D" w14:textId="5532FEF9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71023</w:t>
            </w:r>
          </w:p>
        </w:tc>
        <w:tc>
          <w:tcPr>
            <w:tcW w:w="1737" w:type="dxa"/>
          </w:tcPr>
          <w:p w14:paraId="729A3796" w14:textId="7777777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106DC074" w14:textId="21537A7E" w:rsidTr="00A5330A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423F24B4" w14:textId="77044F41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0B6FED3A" w14:textId="206C79E4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uman Positive Control ChIP Primer Set ACTB-1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5FEC89C2" w14:textId="7C8CD4B9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ctive Motif</w:t>
            </w:r>
          </w:p>
        </w:tc>
        <w:tc>
          <w:tcPr>
            <w:tcW w:w="1440" w:type="dxa"/>
            <w:vAlign w:val="center"/>
          </w:tcPr>
          <w:p w14:paraId="59CE57AA" w14:textId="41C9C68D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71003</w:t>
            </w:r>
          </w:p>
        </w:tc>
        <w:tc>
          <w:tcPr>
            <w:tcW w:w="1737" w:type="dxa"/>
          </w:tcPr>
          <w:p w14:paraId="1A8EF723" w14:textId="7777777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51C3995D" w14:textId="79ABB880" w:rsidTr="00A5330A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D7CE7F9" w14:textId="7B6166D9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1BDC2063" w14:textId="74D2E71C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ON-TARGETplus Human DCN (1634) siRNA – SMARTpool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6D34324" w14:textId="59F91FD8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harmacon</w:t>
            </w:r>
          </w:p>
        </w:tc>
        <w:tc>
          <w:tcPr>
            <w:tcW w:w="1440" w:type="dxa"/>
            <w:vAlign w:val="center"/>
          </w:tcPr>
          <w:p w14:paraId="6C76A00B" w14:textId="4547994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L-021491-00-0005</w:t>
            </w:r>
          </w:p>
        </w:tc>
        <w:tc>
          <w:tcPr>
            <w:tcW w:w="1737" w:type="dxa"/>
          </w:tcPr>
          <w:p w14:paraId="4BD20EF2" w14:textId="7777777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61FA7" w:rsidRPr="007807B9" w14:paraId="7E19F386" w14:textId="54942AE9" w:rsidTr="00A5330A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57DF6418" w14:textId="62B384F2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03103">
              <w:rPr>
                <w:rFonts w:ascii="Arial" w:hAnsi="Arial" w:cs="Arial"/>
                <w:color w:val="212121"/>
                <w:sz w:val="20"/>
                <w:szCs w:val="20"/>
              </w:rPr>
              <w:t>sequenced-based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300FC85B" w14:textId="66D023A3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 xml:space="preserve">ON-TARGETplus Non-targeting Control pool siRNA 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68862A84" w14:textId="59F4252A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harmacon</w:t>
            </w:r>
          </w:p>
        </w:tc>
        <w:tc>
          <w:tcPr>
            <w:tcW w:w="1440" w:type="dxa"/>
            <w:vAlign w:val="center"/>
          </w:tcPr>
          <w:p w14:paraId="35B0CDEB" w14:textId="0642AD41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D-001810-10-05</w:t>
            </w:r>
          </w:p>
        </w:tc>
        <w:tc>
          <w:tcPr>
            <w:tcW w:w="1737" w:type="dxa"/>
          </w:tcPr>
          <w:p w14:paraId="533F140B" w14:textId="77777777" w:rsidR="00061FA7" w:rsidRPr="007807B9" w:rsidRDefault="00061FA7" w:rsidP="00061FA7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18FDC5CE" w14:textId="30A1F0B9" w:rsidTr="00F833C9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7F901124" w14:textId="6AA3159A" w:rsidR="00F00D68" w:rsidRPr="00F00D68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F00D68">
              <w:rPr>
                <w:rFonts w:ascii="Arial" w:hAnsi="Arial" w:cs="Arial"/>
                <w:color w:val="000000"/>
                <w:sz w:val="20"/>
                <w:szCs w:val="20"/>
              </w:rPr>
              <w:t>recombinant DNA reagent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54EE9FEB" w14:textId="6DA17A6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T2-EF1a-Cas9-P2A-puro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18EEB761" w14:textId="66E14DE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 Lab of Dr. Brendan Looyenga. This paper.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6C778A2F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N/A</w:t>
            </w:r>
          </w:p>
          <w:p w14:paraId="253995B7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37" w:type="dxa"/>
            <w:tcBorders>
              <w:top w:val="single" w:sz="12" w:space="0" w:color="000000"/>
            </w:tcBorders>
          </w:tcPr>
          <w:p w14:paraId="4F9CC3CB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74E01578" w14:textId="4C1033BD" w:rsidTr="00F833C9">
        <w:trPr>
          <w:cantSplit/>
          <w:trHeight w:val="259"/>
        </w:trPr>
        <w:tc>
          <w:tcPr>
            <w:tcW w:w="2517" w:type="dxa"/>
            <w:shd w:val="clear" w:color="auto" w:fill="auto"/>
            <w:vAlign w:val="center"/>
          </w:tcPr>
          <w:p w14:paraId="5A9A20D6" w14:textId="0D809E13" w:rsidR="00F00D68" w:rsidRPr="00F00D68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F00D68">
              <w:rPr>
                <w:rFonts w:ascii="Arial" w:hAnsi="Arial" w:cs="Arial"/>
                <w:color w:val="000000"/>
                <w:sz w:val="20"/>
                <w:szCs w:val="20"/>
              </w:rPr>
              <w:t>recombinant DNA reagent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65EAAA00" w14:textId="40FD2E6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CMV(CAT)T7-SB100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7688B04B" w14:textId="7D057E2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Addgene</w:t>
            </w:r>
          </w:p>
        </w:tc>
        <w:tc>
          <w:tcPr>
            <w:tcW w:w="1440" w:type="dxa"/>
            <w:vAlign w:val="center"/>
          </w:tcPr>
          <w:p w14:paraId="5AE56B81" w14:textId="682978B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at# 34879, RRID:Addgene_34879</w:t>
            </w:r>
          </w:p>
        </w:tc>
        <w:tc>
          <w:tcPr>
            <w:tcW w:w="1737" w:type="dxa"/>
          </w:tcPr>
          <w:p w14:paraId="249DB034" w14:textId="6661EC2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w6F0w6lzPC9BdXRob3I+PFllYXI+MjAwOTwvWWVhcj48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w6F0w6lzPC9BdXRob3I+PFllYXI+MjAwOTwvWWVhcj48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Mátés et al., 2009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0D68" w:rsidRPr="007807B9" w14:paraId="4D07A51B" w14:textId="22DFF42E" w:rsidTr="00714E36">
        <w:trPr>
          <w:cantSplit/>
          <w:trHeight w:val="259"/>
        </w:trPr>
        <w:tc>
          <w:tcPr>
            <w:tcW w:w="251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6ABDFFB8" w14:textId="624EB5B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F00D68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160832C1" w14:textId="2FD52F8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Bioconductor 3.0</w:t>
            </w:r>
          </w:p>
        </w:tc>
        <w:tc>
          <w:tcPr>
            <w:tcW w:w="279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538FC1B8" w14:textId="208E169B" w:rsidR="00F00D68" w:rsidRPr="007807B9" w:rsidRDefault="00F00D68" w:rsidP="00F00D68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1440" w:type="dxa"/>
            <w:tcBorders>
              <w:top w:val="single" w:sz="12" w:space="0" w:color="000000"/>
            </w:tcBorders>
            <w:vAlign w:val="center"/>
          </w:tcPr>
          <w:p w14:paraId="0020A292" w14:textId="0605FEBF" w:rsidR="00F00D68" w:rsidRPr="007807B9" w:rsidRDefault="00F00D68" w:rsidP="00F00D68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  <w:hyperlink r:id="rId4" w:history="1">
              <w:r w:rsidRPr="007807B9">
                <w:rPr>
                  <w:rFonts w:ascii="Arial" w:hAnsi="Arial" w:cs="Arial"/>
                  <w:sz w:val="20"/>
                  <w:szCs w:val="20"/>
                </w:rPr>
                <w:br/>
                <w:t>https://www.bioconductor.org</w:t>
              </w:r>
            </w:hyperlink>
          </w:p>
        </w:tc>
        <w:tc>
          <w:tcPr>
            <w:tcW w:w="1737" w:type="dxa"/>
            <w:tcBorders>
              <w:top w:val="single" w:sz="12" w:space="0" w:color="000000"/>
            </w:tcBorders>
          </w:tcPr>
          <w:p w14:paraId="04A755F7" w14:textId="77777777" w:rsidR="00F00D68" w:rsidRPr="007807B9" w:rsidRDefault="00F00D68" w:rsidP="00F00D68">
            <w:pPr>
              <w:spacing w:after="15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7B35089E" w14:textId="2299A2A0" w:rsidTr="008907D6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3955E0EA" w14:textId="537F8D5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2EA23E43" w14:textId="2F0A8EF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Bowtie2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213B4E3C" w14:textId="431BB90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ngmead&lt;/Author&gt;&lt;Year&gt;2012&lt;/Year&gt;&lt;RecNum&gt;0&lt;/RecNum&gt;&lt;IDText&gt;Fast gapped-read alignment with Bowtie 2&lt;/IDText&gt;&lt;DisplayText&gt;(Langmead and Salzberg, 2012)&lt;/DisplayText&gt;&lt;record&gt;&lt;dates&gt;&lt;pub-dates&gt;&lt;date&gt;Mar&lt;/date&gt;&lt;/pub-dates&gt;&lt;year&gt;2012&lt;/year&gt;&lt;/dates&gt;&lt;keywords&gt;&lt;keyword&gt;Algorithms&lt;/keyword&gt;&lt;keyword&gt;Computational Biology&lt;/keyword&gt;&lt;keyword&gt;Databases, Genetic&lt;/keyword&gt;&lt;keyword&gt;Genome, Human&lt;/keyword&gt;&lt;keyword&gt;Humans&lt;/keyword&gt;&lt;keyword&gt;Sequence Alignment&lt;/keyword&gt;&lt;keyword&gt;Sequence Analysis, DNA&lt;/keyword&gt;&lt;/keywords&gt;&lt;urls&gt;&lt;related-urls&gt;&lt;url&gt;https://www.ncbi.nlm.nih.gov/pubmed/22388286&lt;/url&gt;&lt;/related-urls&gt;&lt;/urls&gt;&lt;isbn&gt;1548-7105&lt;/isbn&gt;&lt;custom2&gt;PMC3322381&lt;/custom2&gt;&lt;titles&gt;&lt;title&gt;Fast gapped-read alignment with Bowtie 2&lt;/title&gt;&lt;secondary-title&gt;Nat Methods&lt;/secondary-title&gt;&lt;/titles&gt;&lt;pages&gt;357-9&lt;/pages&gt;&lt;number&gt;4&lt;/number&gt;&lt;contributors&gt;&lt;authors&gt;&lt;author&gt;Langmead, B.&lt;/author&gt;&lt;author&gt;Salzberg, S. L.&lt;/author&gt;&lt;/authors&gt;&lt;/contributors&gt;&lt;edition&gt;2012/03/04&lt;/edition&gt;&lt;language&gt;eng&lt;/language&gt;&lt;added-date format="utc"&gt;1560284508&lt;/added-date&gt;&lt;ref-type name="Journal Article"&gt;17&lt;/ref-type&gt;&lt;rec-number&gt;155&lt;/rec-number&gt;&lt;last-updated-date format="utc"&gt;1560284508&lt;/last-updated-date&gt;&lt;accession-num&gt;22388286&lt;/accession-num&gt;&lt;electronic-resource-num&gt;10.1038/nmeth.1923&lt;/electronic-resource-num&gt;&lt;volume&gt;9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Langmead and Salzberg, 2012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297C9D22" w14:textId="199621D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bowtie-bio.sourceforge.net/bowtie2/index.shtml</w:t>
            </w:r>
          </w:p>
        </w:tc>
        <w:tc>
          <w:tcPr>
            <w:tcW w:w="1737" w:type="dxa"/>
          </w:tcPr>
          <w:p w14:paraId="7B0088F2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1F9B8D7E" w14:textId="5E92AE4A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3C9897C6" w14:textId="5F5D46B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50362DE" w14:textId="2F9C852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CHOPCHOP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2DF4B39E" w14:textId="22ACF96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abun&lt;/Author&gt;&lt;Year&gt;2016&lt;/Year&gt;&lt;RecNum&gt;0&lt;/RecNum&gt;&lt;IDText&gt;CHOPCHOP v2: a web tool for the next generation of CRISPR genome engineering&lt;/IDText&gt;&lt;DisplayText&gt;(Labun et al., 2016)&lt;/DisplayText&gt;&lt;record&gt;&lt;dates&gt;&lt;pub-dates&gt;&lt;date&gt;07&lt;/date&gt;&lt;/pub-dates&gt;&lt;year&gt;2016&lt;/year&gt;&lt;/dates&gt;&lt;keywords&gt;&lt;keyword&gt;Animals&lt;/keyword&gt;&lt;keyword&gt;Bacterial Proteins&lt;/keyword&gt;&lt;keyword&gt;CRISPR-Associated Protein 9&lt;/keyword&gt;&lt;keyword&gt;CRISPR-Cas Systems&lt;/keyword&gt;&lt;keyword&gt;Clustered Regularly Interspaced Short Palindromic Repeats&lt;/keyword&gt;&lt;keyword&gt;Deoxyribonuclease I&lt;/keyword&gt;&lt;keyword&gt;Endonucleases&lt;/keyword&gt;&lt;keyword&gt;Gene Editing&lt;/keyword&gt;&lt;keyword&gt;Genome&lt;/keyword&gt;&lt;keyword&gt;Humans&lt;/keyword&gt;&lt;keyword&gt;Information Storage and Retrieval&lt;/keyword&gt;&lt;keyword&gt;Internet&lt;/keyword&gt;&lt;keyword&gt;Nucleotide Motifs&lt;/keyword&gt;&lt;keyword&gt;RNA, Guide&lt;/keyword&gt;&lt;keyword&gt;Software&lt;/keyword&gt;&lt;keyword&gt;Transcription Activator-Like Effector Nucleases&lt;/keyword&gt;&lt;/keywords&gt;&lt;urls&gt;&lt;related-urls&gt;&lt;url&gt;https://www.ncbi.nlm.nih.gov/pubmed/27185894&lt;/url&gt;&lt;/related-urls&gt;&lt;/urls&gt;&lt;isbn&gt;1362-4962&lt;/isbn&gt;&lt;custom2&gt;PMC4987937&lt;/custom2&gt;&lt;titles&gt;&lt;title&gt;CHOPCHOP v2: a web tool for the next generation of CRISPR genome engineering&lt;/title&gt;&lt;secondary-title&gt;Nucleic Acids Res&lt;/secondary-title&gt;&lt;/titles&gt;&lt;pages&gt;W272-6&lt;/pages&gt;&lt;number&gt;W1&lt;/number&gt;&lt;contributors&gt;&lt;authors&gt;&lt;author&gt;Labun, K.&lt;/author&gt;&lt;author&gt;Montague, T. G.&lt;/author&gt;&lt;author&gt;Gagnon, J. A.&lt;/author&gt;&lt;author&gt;Thyme, S. B.&lt;/author&gt;&lt;author&gt;Valen, E.&lt;/author&gt;&lt;/authors&gt;&lt;/contributors&gt;&lt;edition&gt;2016/05/16&lt;/edition&gt;&lt;language&gt;eng&lt;/language&gt;&lt;added-date format="utc"&gt;1560284601&lt;/added-date&gt;&lt;ref-type name="Journal Article"&gt;17&lt;/ref-type&gt;&lt;rec-number&gt;156&lt;/rec-number&gt;&lt;last-updated-date format="utc"&gt;1560284601&lt;/last-updated-date&gt;&lt;accession-num&gt;27185894&lt;/accession-num&gt;&lt;electronic-resource-num&gt;10.1093/nar/gkw398&lt;/electronic-resource-num&gt;&lt;volume&gt;44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Labun et al., 2016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504B1837" w14:textId="60E945F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chopchop.cbu.uib.no/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3C3528D2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60658FCF" w14:textId="5E6BD542" w:rsidTr="008907D6">
        <w:trPr>
          <w:cantSplit/>
          <w:trHeight w:val="259"/>
        </w:trPr>
        <w:tc>
          <w:tcPr>
            <w:tcW w:w="2517" w:type="dxa"/>
            <w:tcBorders>
              <w:bottom w:val="single" w:sz="4" w:space="0" w:color="auto"/>
            </w:tcBorders>
            <w:shd w:val="clear" w:color="auto" w:fill="auto"/>
          </w:tcPr>
          <w:p w14:paraId="2D8FCD20" w14:textId="187003E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0BD20DE" w14:textId="702D717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Enrichr</w:t>
            </w:r>
          </w:p>
        </w:tc>
        <w:tc>
          <w:tcPr>
            <w:tcW w:w="27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2A288C3" w14:textId="1A65C0B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en&lt;/Author&gt;&lt;Year&gt;2013&lt;/Year&gt;&lt;RecNum&gt;0&lt;/RecNum&gt;&lt;IDText&gt;Enrichr: interactive and collaborative HTML5 gene list enrichment analysis tool&lt;/IDText&gt;&lt;DisplayText&gt;(Chen et al., 2013)&lt;/DisplayText&gt;&lt;record&gt;&lt;dates&gt;&lt;pub-dates&gt;&lt;date&gt;Apr&lt;/date&gt;&lt;/pub-dates&gt;&lt;year&gt;2013&lt;/year&gt;&lt;/dates&gt;&lt;keywords&gt;&lt;keyword&gt;Animals&lt;/keyword&gt;&lt;keyword&gt;Cell Line, Tumor&lt;/keyword&gt;&lt;keyword&gt;Gene Expression Regulation, Neoplastic&lt;/keyword&gt;&lt;keyword&gt;Gene Library&lt;/keyword&gt;&lt;keyword&gt;Histones&lt;/keyword&gt;&lt;keyword&gt;Humans&lt;/keyword&gt;&lt;keyword&gt;Internet&lt;/keyword&gt;&lt;keyword&gt;Mice&lt;/keyword&gt;&lt;keyword&gt;Polycomb-Group Proteins&lt;/keyword&gt;&lt;keyword&gt;Proteins&lt;/keyword&gt;&lt;keyword&gt;Software&lt;/keyword&gt;&lt;keyword&gt;Transcriptome&lt;/keyword&gt;&lt;keyword&gt;User-Computer Interface&lt;/keyword&gt;&lt;/keywords&gt;&lt;urls&gt;&lt;related-urls&gt;&lt;url&gt;https://www.ncbi.nlm.nih.gov/pubmed/23586463&lt;/url&gt;&lt;/related-urls&gt;&lt;/urls&gt;&lt;isbn&gt;1471-2105&lt;/isbn&gt;&lt;custom2&gt;PMC3637064&lt;/custom2&gt;&lt;titles&gt;&lt;title&gt;Enrichr: interactive and collaborative HTML5 gene list enrichment analysis tool&lt;/title&gt;&lt;secondary-title&gt;BMC Bioinformatics&lt;/secondary-title&gt;&lt;/titles&gt;&lt;pages&gt;128&lt;/pages&gt;&lt;contributors&gt;&lt;authors&gt;&lt;author&gt;Chen, E. Y.&lt;/author&gt;&lt;author&gt;Tan, C. M.&lt;/author&gt;&lt;author&gt;Kou, Y.&lt;/author&gt;&lt;author&gt;Duan, Q.&lt;/author&gt;&lt;author&gt;Wang, Z.&lt;/author&gt;&lt;author&gt;Meirelles, G. V.&lt;/author&gt;&lt;author&gt;Clark, N. R.&lt;/author&gt;&lt;author&gt;Ma&amp;apos;ayan, A.&lt;/author&gt;&lt;/authors&gt;&lt;/contributors&gt;&lt;edition&gt;2013/04/15&lt;/edition&gt;&lt;language&gt;eng&lt;/language&gt;&lt;added-date format="utc"&gt;1560284669&lt;/added-date&gt;&lt;ref-type name="Journal Article"&gt;17&lt;/ref-type&gt;&lt;rec-number&gt;157&lt;/rec-number&gt;&lt;last-updated-date format="utc"&gt;1560284669&lt;/last-updated-date&gt;&lt;accession-num&gt;23586463&lt;/accession-num&gt;&lt;electronic-resource-num&gt;10.1186/1471-2105-14-128&lt;/electronic-resource-num&gt;&lt;volume&gt;14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Chen et al., 2013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4" w:space="0" w:color="auto"/>
            </w:tcBorders>
            <w:vAlign w:val="center"/>
          </w:tcPr>
          <w:p w14:paraId="75A00BF6" w14:textId="4C9DE21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amp.pharm.mssm.edu/Enrichr/</w:t>
            </w:r>
          </w:p>
        </w:tc>
        <w:tc>
          <w:tcPr>
            <w:tcW w:w="1737" w:type="dxa"/>
            <w:tcBorders>
              <w:bottom w:val="single" w:sz="4" w:space="0" w:color="auto"/>
            </w:tcBorders>
          </w:tcPr>
          <w:p w14:paraId="69E11E10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70AB463C" w14:textId="7C4B4AE3" w:rsidTr="008907D6">
        <w:trPr>
          <w:cantSplit/>
          <w:trHeight w:val="259"/>
        </w:trPr>
        <w:tc>
          <w:tcPr>
            <w:tcW w:w="2517" w:type="dxa"/>
            <w:tcBorders>
              <w:top w:val="single" w:sz="4" w:space="0" w:color="auto"/>
            </w:tcBorders>
            <w:shd w:val="clear" w:color="auto" w:fill="auto"/>
          </w:tcPr>
          <w:p w14:paraId="334ADE07" w14:textId="1C535C3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34869C" w14:textId="5FF7C1D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FastQC</w:t>
            </w:r>
          </w:p>
        </w:tc>
        <w:tc>
          <w:tcPr>
            <w:tcW w:w="279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C1D073C" w14:textId="3ED3DFAC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Babraham Bioinformatics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14:paraId="17B0C300" w14:textId="6138946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hyperlink r:id="rId5" w:history="1">
              <w:r w:rsidRPr="007807B9">
                <w:rPr>
                  <w:rFonts w:ascii="Arial" w:hAnsi="Arial" w:cs="Arial"/>
                  <w:sz w:val="20"/>
                  <w:szCs w:val="20"/>
                </w:rPr>
                <w:t>http://www.bioinformatics.babraham.ac.uk/projects/fastqc/</w:t>
              </w:r>
            </w:hyperlink>
          </w:p>
        </w:tc>
        <w:tc>
          <w:tcPr>
            <w:tcW w:w="1737" w:type="dxa"/>
            <w:tcBorders>
              <w:top w:val="single" w:sz="4" w:space="0" w:color="auto"/>
            </w:tcBorders>
          </w:tcPr>
          <w:p w14:paraId="6F84E910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1CF9DBB0" w14:textId="58EDFBBA" w:rsidTr="008907D6">
        <w:trPr>
          <w:cantSplit/>
          <w:trHeight w:val="259"/>
        </w:trPr>
        <w:tc>
          <w:tcPr>
            <w:tcW w:w="2517" w:type="dxa"/>
            <w:shd w:val="clear" w:color="auto" w:fill="auto"/>
          </w:tcPr>
          <w:p w14:paraId="75B269E6" w14:textId="4505578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shd w:val="clear" w:color="auto" w:fill="auto"/>
            <w:vAlign w:val="center"/>
          </w:tcPr>
          <w:p w14:paraId="5895915E" w14:textId="52A2728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Fiji</w:t>
            </w:r>
          </w:p>
        </w:tc>
        <w:tc>
          <w:tcPr>
            <w:tcW w:w="2790" w:type="dxa"/>
            <w:shd w:val="clear" w:color="auto" w:fill="auto"/>
            <w:vAlign w:val="center"/>
          </w:tcPr>
          <w:p w14:paraId="7CF6A3E1" w14:textId="3D11BFC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pbmRlbGluPC9BdXRob3I+PFllYXI+MjAxMjwvWWVh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pbmRlbGluPC9BdXRob3I+PFllYXI+MjAxMjwvWWVh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Schindelin et al., 2012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697B4B91" w14:textId="6CF7EBD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imagej.net/Fiji</w:t>
            </w:r>
          </w:p>
        </w:tc>
        <w:tc>
          <w:tcPr>
            <w:tcW w:w="1737" w:type="dxa"/>
          </w:tcPr>
          <w:p w14:paraId="3CDF0495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2543C307" w14:textId="52BFA530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386DA69C" w14:textId="78FC0D6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lastRenderedPageBreak/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19D86F0" w14:textId="7E20A00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GSEA 3.0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34E7DFA" w14:textId="44A81A7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Broad Institute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67D4E99A" w14:textId="000C0CB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software.broadinstitute.org/gsea/index.jsp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1D311335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6A7B09CB" w14:textId="7EBA99E3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339DA9E7" w14:textId="789AA15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428BCBE6" w14:textId="694FA46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OMER v4.9.1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081A0D40" w14:textId="2F624BC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ZWluejwvQXV0aG9yPjxZZWFyPjIwMTA8L1llYXI+PFJl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ZWluejwvQXV0aG9yPjxZZWFyPjIwMTA8L1llYXI+PFJl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Heinz et al., 2010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5E924145" w14:textId="6900C76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homer.ucsd.edu/homer/index.html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57AE9E29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6A665470" w14:textId="60F67F1B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0D339DC5" w14:textId="5F2DB70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0384D0F" w14:textId="5DEFE07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Kallisto v0.43.1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AF0FEA8" w14:textId="5683FC3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ray&lt;/Author&gt;&lt;Year&gt;2016&lt;/Year&gt;&lt;RecNum&gt;0&lt;/RecNum&gt;&lt;IDText&gt;Near-optimal probabilistic RNA-seq quantification&lt;/IDText&gt;&lt;DisplayText&gt;(Bray et al., 2016)&lt;/DisplayText&gt;&lt;record&gt;&lt;dates&gt;&lt;pub-dates&gt;&lt;date&gt;05&lt;/date&gt;&lt;/pub-dates&gt;&lt;year&gt;2016&lt;/year&gt;&lt;/dates&gt;&lt;keywords&gt;&lt;keyword&gt;Algorithms&lt;/keyword&gt;&lt;keyword&gt;Computer Simulation&lt;/keyword&gt;&lt;keyword&gt;Data Interpretation, Statistical&lt;/keyword&gt;&lt;keyword&gt;High-Throughput Nucleotide Sequencing&lt;/keyword&gt;&lt;keyword&gt;Models, Statistical&lt;/keyword&gt;&lt;keyword&gt;Pattern Recognition, Automated&lt;/keyword&gt;&lt;keyword&gt;RNA&lt;/keyword&gt;&lt;keyword&gt;Reproducibility of Results&lt;/keyword&gt;&lt;keyword&gt;Sensitivity and Specificity&lt;/keyword&gt;&lt;keyword&gt;Sequence Alignment&lt;/keyword&gt;&lt;keyword&gt;Sequence Analysis, RNA&lt;/keyword&gt;&lt;keyword&gt;Software&lt;/keyword&gt;&lt;/keywords&gt;&lt;urls&gt;&lt;related-urls&gt;&lt;url&gt;https://www.ncbi.nlm.nih.gov/pubmed/27043002&lt;/url&gt;&lt;/related-urls&gt;&lt;/urls&gt;&lt;isbn&gt;1546-1696&lt;/isbn&gt;&lt;titles&gt;&lt;title&gt;Near-optimal probabilistic RNA-seq quantification&lt;/title&gt;&lt;secondary-title&gt;Nat Biotechnol&lt;/secondary-title&gt;&lt;/titles&gt;&lt;pages&gt;525-7&lt;/pages&gt;&lt;number&gt;5&lt;/number&gt;&lt;contributors&gt;&lt;authors&gt;&lt;author&gt;Bray, N. L.&lt;/author&gt;&lt;author&gt;Pimentel, H.&lt;/author&gt;&lt;author&gt;Melsted, P.&lt;/author&gt;&lt;author&gt;Pachter, L.&lt;/author&gt;&lt;/authors&gt;&lt;/contributors&gt;&lt;edition&gt;2016/04/04&lt;/edition&gt;&lt;language&gt;eng&lt;/language&gt;&lt;added-date format="utc"&gt;1560284897&lt;/added-date&gt;&lt;ref-type name="Journal Article"&gt;17&lt;/ref-type&gt;&lt;rec-number&gt;160&lt;/rec-number&gt;&lt;last-updated-date format="utc"&gt;1560284897&lt;/last-updated-date&gt;&lt;accession-num&gt;27043002&lt;/accession-num&gt;&lt;electronic-resource-num&gt;10.1038/nbt.3519&lt;/electronic-resource-num&gt;&lt;volume&gt;34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Bray et al., 2016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1F42FB4C" w14:textId="206FBDE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pachterlab.github.io/kallisto/download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6B772472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37A181C4" w14:textId="54BE09FF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72C22B9E" w14:textId="77D2F7E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E1051EC" w14:textId="79D4D3F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MACS2 v2.1.2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73239895" w14:textId="74D428B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hang&lt;/Author&gt;&lt;Year&gt;2008&lt;/Year&gt;&lt;RecNum&gt;8914&lt;/RecNum&gt;&lt;IDText&gt;Model-based analysis of ChIP-Seq (MACS)&lt;/IDText&gt;&lt;DisplayText&gt;(Zhang et al., 2008)&lt;/DisplayText&gt;&lt;record&gt;&lt;rec-number&gt;8914&lt;/rec-number&gt;&lt;foreign-keys&gt;&lt;key app="EN" db-id="esdxdwfz59svfle2tr25pzshrpf02sadserp" timestamp="1371996257"&gt;8914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alt-title&gt;Genome biology&lt;/alt-title&gt;&lt;/titles&gt;&lt;periodical&gt;&lt;full-title&gt;Genome Biol&lt;/full-title&gt;&lt;/periodical&gt;&lt;pages&gt;R137&lt;/pages&gt;&lt;volume&gt;9&lt;/volume&gt;&lt;number&gt;9&lt;/number&gt;&lt;edition&gt;2008/09/19&lt;/edition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isbn&gt;1474-760X (Electronic)&amp;#xD;1474-7596 (Linking)&lt;/isbn&gt;&lt;accession-num&gt;18798982&lt;/accession-num&gt;&lt;urls&gt;&lt;related-urls&gt;&lt;url&gt;https://www.ncbi.nlm.nih.gov/pubmed/18798982&lt;/url&gt;&lt;/related-urls&gt;&lt;/urls&gt;&lt;custom2&gt;PMC2592715&lt;/custom2&gt;&lt;electronic-resource-num&gt;10.1186/gb-2008-9-9-r137&lt;/electronic-resource-num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Zhang et al., 2008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4DEC1FF4" w14:textId="0A2A855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github.com/taoliu/MACS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19925AB9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17D01479" w14:textId="1EAF31F1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49FC1CEF" w14:textId="737C745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67EEE9C5" w14:textId="1C4A2F8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Picard Tools v2.18.10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38B0873" w14:textId="650D139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Broad Institute</w:t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723EAE90" w14:textId="41B6979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broadinstitute.github.io/picard/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421BB002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788D863B" w14:textId="3B3C252D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24AE20A1" w14:textId="0888F6E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47267C95" w14:textId="14E2A472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R</w:t>
            </w:r>
          </w:p>
        </w:tc>
        <w:tc>
          <w:tcPr>
            <w:tcW w:w="2790" w:type="dxa"/>
            <w:vAlign w:val="center"/>
          </w:tcPr>
          <w:p w14:paraId="2A862D88" w14:textId="55CB776A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he R Foundation</w:t>
            </w:r>
          </w:p>
        </w:tc>
        <w:tc>
          <w:tcPr>
            <w:tcW w:w="1440" w:type="dxa"/>
            <w:vAlign w:val="center"/>
          </w:tcPr>
          <w:p w14:paraId="62161590" w14:textId="79B0FAB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hyperlink r:id="rId6" w:history="1">
              <w:r w:rsidRPr="007807B9">
                <w:rPr>
                  <w:rFonts w:ascii="Arial" w:hAnsi="Arial" w:cs="Arial"/>
                  <w:sz w:val="20"/>
                  <w:szCs w:val="20"/>
                </w:rPr>
                <w:t>https://www.r-project.org</w:t>
              </w:r>
            </w:hyperlink>
          </w:p>
        </w:tc>
        <w:tc>
          <w:tcPr>
            <w:tcW w:w="1737" w:type="dxa"/>
          </w:tcPr>
          <w:p w14:paraId="0D6B1122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28B8C706" w14:textId="5F7CFA66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68637EBE" w14:textId="097554D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4C021BDC" w14:textId="158F3D3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R package edgeR v3.22.3</w:t>
            </w:r>
          </w:p>
        </w:tc>
        <w:tc>
          <w:tcPr>
            <w:tcW w:w="2790" w:type="dxa"/>
            <w:vAlign w:val="center"/>
          </w:tcPr>
          <w:p w14:paraId="07F3A2CA" w14:textId="332B13E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obinson&lt;/Author&gt;&lt;Year&gt;2010&lt;/Year&gt;&lt;RecNum&gt;11158&lt;/RecNum&gt;&lt;IDText&gt;edgeR: a Bioconductor package for differential expression analysis of digital gene expression data&lt;/IDText&gt;&lt;DisplayText&gt;(Robinson et al., 2010)&lt;/DisplayText&gt;&lt;record&gt;&lt;rec-number&gt;11158&lt;/rec-number&gt;&lt;foreign-keys&gt;&lt;key app="EN" db-id="esdxdwfz59svfle2tr25pzshrpf02sadserp" timestamp="1507147127"&gt;11158&lt;/key&gt;&lt;/foreign-keys&gt;&lt;ref-type name="Journal Article"&gt;17&lt;/ref-type&gt;&lt;contributors&gt;&lt;authors&gt;&lt;author&gt;Robinson, M. D.&lt;/author&gt;&lt;author&gt;McCarthy, D. J.&lt;/author&gt;&lt;author&gt;Smyth, G. K.&lt;/author&gt;&lt;/authors&gt;&lt;/contributors&gt;&lt;auth-address&gt;Cancer Program, Garvan Institute of Medical Research, 384 Victoria Street, Darlinghurst, NSW 2010, Australia. mrobinson@wehi.edu.au&lt;/auth-address&gt;&lt;titles&gt;&lt;title&gt;edgeR: a Bioconductor package for differential expression analysis of digital gene expression data&lt;/title&gt;&lt;secondary-title&gt;Bioinformatics&lt;/secondary-title&gt;&lt;/titles&gt;&lt;periodical&gt;&lt;full-title&gt;Bioinformatics&lt;/full-title&gt;&lt;abbr-1&gt;Bioinformatics&lt;/abbr-1&gt;&lt;/periodical&gt;&lt;pages&gt;139-40&lt;/pages&gt;&lt;volume&gt;26&lt;/volume&gt;&lt;number&gt;1&lt;/number&gt;&lt;edition&gt;2009/11/17&lt;/edition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pub-dates&gt;&lt;date&gt;Jan 1&lt;/date&gt;&lt;/pub-dates&gt;&lt;/dates&gt;&lt;isbn&gt;1367-4811 (Electronic)&amp;#xD;1367-4803 (Linking)&lt;/isbn&gt;&lt;accession-num&gt;19910308&lt;/accession-num&gt;&lt;urls&gt;&lt;related-urls&gt;&lt;url&gt;https://www.ncbi.nlm.nih.gov/pubmed/19910308&lt;/url&gt;&lt;/related-urls&gt;&lt;/urls&gt;&lt;custom2&gt;PMC2796818&lt;/custom2&gt;&lt;electronic-resource-num&gt;10.1093/bioinformatics/btp616&lt;/electronic-resource-num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Robinson et al., 2010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12831185" w14:textId="16A7915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hyperlink r:id="rId7" w:history="1">
              <w:r w:rsidRPr="007807B9">
                <w:rPr>
                  <w:rFonts w:ascii="Arial" w:hAnsi="Arial" w:cs="Arial"/>
                  <w:sz w:val="20"/>
                  <w:szCs w:val="20"/>
                </w:rPr>
                <w:t>https://bioconductor.org/packages/release/bioc/html/edgeR.html</w:t>
              </w:r>
            </w:hyperlink>
          </w:p>
        </w:tc>
        <w:tc>
          <w:tcPr>
            <w:tcW w:w="1737" w:type="dxa"/>
          </w:tcPr>
          <w:p w14:paraId="589F0BF8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0E4A0C02" w14:textId="689B1F07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53B7E807" w14:textId="754469CF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514D2CE2" w14:textId="357F52D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R package tximport v1.8.0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8BFB9DD" w14:textId="709A616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oneson&lt;/Author&gt;&lt;Year&gt;2015&lt;/Year&gt;&lt;RecNum&gt;0&lt;/RecNum&gt;&lt;IDText&gt;Differential analyses for RNA-seq: transcript-level estimates improve gene-level inferences&lt;/IDText&gt;&lt;DisplayText&gt;(Soneson et al., 2015)&lt;/DisplayText&gt;&lt;record&gt;&lt;keywords&gt;&lt;keyword&gt;RNA-seq&lt;/keyword&gt;&lt;keyword&gt;gene expression&lt;/keyword&gt;&lt;keyword&gt;quantification&lt;/keyword&gt;&lt;keyword&gt;transcriptomics&lt;/keyword&gt;&lt;/keywords&gt;&lt;urls&gt;&lt;related-urls&gt;&lt;url&gt;https://www.ncbi.nlm.nih.gov/pubmed/26925227&lt;/url&gt;&lt;/related-urls&gt;&lt;/urls&gt;&lt;isbn&gt;2046-1402&lt;/isbn&gt;&lt;custom2&gt;PMC4712774&lt;/custom2&gt;&lt;titles&gt;&lt;title&gt;Differential analyses for RNA-seq: transcript-level estimates improve gene-level inferences&lt;/title&gt;&lt;secondary-title&gt;F1000Res&lt;/secondary-title&gt;&lt;/titles&gt;&lt;pages&gt;1521&lt;/pages&gt;&lt;contributors&gt;&lt;authors&gt;&lt;author&gt;Soneson, C.&lt;/author&gt;&lt;author&gt;Love, M. I.&lt;/author&gt;&lt;author&gt;Robinson, M. D.&lt;/author&gt;&lt;/authors&gt;&lt;/contributors&gt;&lt;edition&gt;2015/12/30&lt;/edition&gt;&lt;language&gt;eng&lt;/language&gt;&lt;added-date format="utc"&gt;1560285088&lt;/added-date&gt;&lt;ref-type name="Journal Article"&gt;17&lt;/ref-type&gt;&lt;dates&gt;&lt;year&gt;2015&lt;/year&gt;&lt;/dates&gt;&lt;rec-number&gt;163&lt;/rec-number&gt;&lt;last-updated-date format="utc"&gt;1560285088&lt;/last-updated-date&gt;&lt;accession-num&gt;26925227&lt;/accession-num&gt;&lt;electronic-resource-num&gt;10.12688/f1000research.7563.2&lt;/electronic-resource-num&gt;&lt;volume&gt;4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Soneson et al., 2015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4963F34A" w14:textId="6D971E4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bioconductor.org/packages/release/bioc/html/tximport.html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22024C00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65572CBA" w14:textId="4D2A6A86" w:rsidTr="008907D6">
        <w:trPr>
          <w:cantSplit/>
          <w:trHeight w:val="259"/>
        </w:trPr>
        <w:tc>
          <w:tcPr>
            <w:tcW w:w="2517" w:type="dxa"/>
            <w:tcBorders>
              <w:bottom w:val="single" w:sz="2" w:space="0" w:color="000000"/>
            </w:tcBorders>
            <w:shd w:val="clear" w:color="auto" w:fill="auto"/>
          </w:tcPr>
          <w:p w14:paraId="49BB6F75" w14:textId="5C9C22C2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36AFC754" w14:textId="5970973A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R package survival v2.43-3</w:t>
            </w:r>
          </w:p>
        </w:tc>
        <w:tc>
          <w:tcPr>
            <w:tcW w:w="2790" w:type="dxa"/>
            <w:tcBorders>
              <w:bottom w:val="single" w:sz="2" w:space="0" w:color="000000"/>
            </w:tcBorders>
            <w:shd w:val="clear" w:color="auto" w:fill="auto"/>
            <w:vAlign w:val="center"/>
          </w:tcPr>
          <w:p w14:paraId="107EA39B" w14:textId="4F66706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herneau&lt;/Author&gt;&lt;Year&gt;2015&lt;/Year&gt;&lt;RecNum&gt;0&lt;/RecNum&gt;&lt;IDText&gt;A Package for Survival Analysis in S&lt;/IDText&gt;&lt;DisplayText&gt;(Therneau, 2015)&lt;/DisplayText&gt;&lt;record&gt;&lt;urls&gt;&lt;related-urls&gt;&lt;url&gt;https://CRAN.R-project.org/package=survival&lt;/url&gt;&lt;/related-urls&gt;&lt;/urls&gt;&lt;titles&gt;&lt;title&gt;A Package for Survival Analysis in S&lt;/title&gt;&lt;/titles&gt;&lt;contributors&gt;&lt;authors&gt;&lt;author&gt;Therneau, Terry M&lt;/author&gt;&lt;/authors&gt;&lt;/contributors&gt;&lt;edition&gt;version 2.38&lt;/edition&gt;&lt;added-date format="utc"&gt;1560285284&lt;/added-date&gt;&lt;ref-type name="Generic"&gt;13&lt;/ref-type&gt;&lt;dates&gt;&lt;year&gt;2015&lt;/year&gt;&lt;/dates&gt;&lt;rec-number&gt;164&lt;/rec-number&gt;&lt;last-updated-date format="utc"&gt;1560285367&lt;/last-updated-dat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Therneau, 2015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tcBorders>
              <w:bottom w:val="single" w:sz="2" w:space="0" w:color="000000"/>
            </w:tcBorders>
            <w:vAlign w:val="center"/>
          </w:tcPr>
          <w:p w14:paraId="36AC2DC5" w14:textId="27F2DB36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github.com/therneau/survival</w:t>
            </w:r>
          </w:p>
        </w:tc>
        <w:tc>
          <w:tcPr>
            <w:tcW w:w="1737" w:type="dxa"/>
            <w:tcBorders>
              <w:bottom w:val="single" w:sz="2" w:space="0" w:color="000000"/>
            </w:tcBorders>
          </w:tcPr>
          <w:p w14:paraId="6F457E4E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007F62EA" w14:textId="580B5831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5C5BB6FB" w14:textId="6CEE505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4587AC1A" w14:textId="2AD07E82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amtools v1.6</w:t>
            </w:r>
          </w:p>
        </w:tc>
        <w:tc>
          <w:tcPr>
            <w:tcW w:w="2790" w:type="dxa"/>
            <w:vAlign w:val="center"/>
          </w:tcPr>
          <w:p w14:paraId="00E23106" w14:textId="1B921D8A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i&lt;/Author&gt;&lt;Year&gt;2009&lt;/Year&gt;&lt;RecNum&gt;0&lt;/RecNum&gt;&lt;IDText&gt;The Sequence Alignment/Map format and SAMtools&lt;/IDText&gt;&lt;DisplayText&gt;(Li et al., 2009)&lt;/DisplayText&gt;&lt;record&gt;&lt;dates&gt;&lt;pub-dates&gt;&lt;date&gt;Aug&lt;/date&gt;&lt;/pub-dates&gt;&lt;year&gt;2009&lt;/year&gt;&lt;/dates&gt;&lt;keywords&gt;&lt;keyword&gt;Algorithms&lt;/keyword&gt;&lt;keyword&gt;Base Sequence&lt;/keyword&gt;&lt;keyword&gt;Computational Biology&lt;/keyword&gt;&lt;keyword&gt;Genome&lt;/keyword&gt;&lt;keyword&gt;Genomics&lt;/keyword&gt;&lt;keyword&gt;Molecular Sequence Data&lt;/keyword&gt;&lt;keyword&gt;Sequence Alignment&lt;/keyword&gt;&lt;keyword&gt;Sequence Analysis, DNA&lt;/keyword&gt;&lt;keyword&gt;Software&lt;/keyword&gt;&lt;/keywords&gt;&lt;urls&gt;&lt;related-urls&gt;&lt;url&gt;https://www.ncbi.nlm.nih.gov/pubmed/19505943&lt;/url&gt;&lt;/related-urls&gt;&lt;/urls&gt;&lt;isbn&gt;1367-4811&lt;/isbn&gt;&lt;custom2&gt;PMC2723002&lt;/custom2&gt;&lt;titles&gt;&lt;title&gt;The Sequence Alignment/Map format and SAMtools&lt;/title&gt;&lt;secondary-title&gt;Bioinformatics&lt;/secondary-title&gt;&lt;/titles&gt;&lt;pages&gt;2078-9&lt;/pages&gt;&lt;number&gt;16&lt;/number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1000 Genome Project Data Processing Subgroup&lt;/author&gt;&lt;/authors&gt;&lt;/contributors&gt;&lt;edition&gt;2009/06/08&lt;/edition&gt;&lt;language&gt;eng&lt;/language&gt;&lt;added-date format="utc"&gt;1560285454&lt;/added-date&gt;&lt;ref-type name="Journal Article"&gt;17&lt;/ref-type&gt;&lt;rec-number&gt;165&lt;/rec-number&gt;&lt;last-updated-date format="utc"&gt;1560285454&lt;/last-updated-date&gt;&lt;accession-num&gt;19505943&lt;/accession-num&gt;&lt;electronic-resource-num&gt;10.1093/bioinformatics/btp352&lt;/electronic-resource-num&gt;&lt;volume&gt;25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Li et al., 2009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5E5FBDD8" w14:textId="4F84089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samtools.sourceforge.net/</w:t>
            </w:r>
          </w:p>
        </w:tc>
        <w:tc>
          <w:tcPr>
            <w:tcW w:w="1737" w:type="dxa"/>
          </w:tcPr>
          <w:p w14:paraId="46433255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0400AB54" w14:textId="1AEEBB40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3202532C" w14:textId="0D8D91C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1E3D8BC0" w14:textId="174A009E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Trimmomatic v0.38</w:t>
            </w:r>
          </w:p>
        </w:tc>
        <w:tc>
          <w:tcPr>
            <w:tcW w:w="2790" w:type="dxa"/>
            <w:vAlign w:val="center"/>
          </w:tcPr>
          <w:p w14:paraId="3A26F7E4" w14:textId="0D0661A0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xnZXI8L0F1dGhvcj48WWVhcj4yMDE0PC9ZZWFyPjxS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xnZXI8L0F1dGhvcj48WWVhcj4yMDE0PC9ZZWFyPjxS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</w:fldData>
              </w:fldChar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7807B9">
              <w:rPr>
                <w:rFonts w:ascii="Arial" w:hAnsi="Arial" w:cs="Arial"/>
                <w:sz w:val="20"/>
                <w:szCs w:val="20"/>
              </w:rPr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Bolger et al., 2014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7CE075FA" w14:textId="48DC01C1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hyperlink r:id="rId8" w:history="1">
              <w:r w:rsidRPr="007807B9">
                <w:rPr>
                  <w:rFonts w:ascii="Arial" w:hAnsi="Arial" w:cs="Arial"/>
                  <w:sz w:val="20"/>
                  <w:szCs w:val="20"/>
                </w:rPr>
                <w:t>http://www.usadellab.org/cms/index.php?page=trimmomatic</w:t>
              </w:r>
            </w:hyperlink>
          </w:p>
        </w:tc>
        <w:tc>
          <w:tcPr>
            <w:tcW w:w="1737" w:type="dxa"/>
          </w:tcPr>
          <w:p w14:paraId="53924DF5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3BB405AC" w14:textId="2EC58353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28B967DF" w14:textId="0B1DFCD3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6BD28BE2" w14:textId="3B3C1FA8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STAMP</w:t>
            </w:r>
          </w:p>
        </w:tc>
        <w:tc>
          <w:tcPr>
            <w:tcW w:w="2790" w:type="dxa"/>
            <w:vAlign w:val="center"/>
          </w:tcPr>
          <w:p w14:paraId="074D4DF3" w14:textId="0C974202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hony&lt;/Author&gt;&lt;Year&gt;2007&lt;/Year&gt;&lt;RecNum&gt;0&lt;/RecNum&gt;&lt;IDText&gt;STAMP: a web tool for exploring DNA-binding motif similarities&lt;/IDText&gt;&lt;DisplayText&gt;(Mahony and Benos, 2007)&lt;/DisplayText&gt;&lt;record&gt;&lt;dates&gt;&lt;pub-dates&gt;&lt;date&gt;Jul&lt;/date&gt;&lt;/pub-dates&gt;&lt;year&gt;2007&lt;/year&gt;&lt;/dates&gt;&lt;keywords&gt;&lt;keyword&gt;Amino Acid Motifs&lt;/keyword&gt;&lt;keyword&gt;Animals&lt;/keyword&gt;&lt;keyword&gt;Base Sequence&lt;/keyword&gt;&lt;keyword&gt;Binding Sites&lt;/keyword&gt;&lt;keyword&gt;Computational Biology&lt;/keyword&gt;&lt;keyword&gt;DNA&lt;/keyword&gt;&lt;keyword&gt;Humans&lt;/keyword&gt;&lt;keyword&gt;Internet&lt;/keyword&gt;&lt;keyword&gt;Molecular Sequence Data&lt;/keyword&gt;&lt;keyword&gt;Multigene Family&lt;/keyword&gt;&lt;keyword&gt;Saccharomyces cerevisiae&lt;/keyword&gt;&lt;keyword&gt;Sequence Alignment&lt;/keyword&gt;&lt;keyword&gt;Sequence Analysis, DNA&lt;/keyword&gt;&lt;keyword&gt;Software&lt;/keyword&gt;&lt;keyword&gt;Transcription Factors&lt;/keyword&gt;&lt;/keywords&gt;&lt;urls&gt;&lt;related-urls&gt;&lt;url&gt;https://www.ncbi.nlm.nih.gov/pubmed/17478497&lt;/url&gt;&lt;/related-urls&gt;&lt;/urls&gt;&lt;isbn&gt;1362-4962&lt;/isbn&gt;&lt;custom2&gt;PMC1933206&lt;/custom2&gt;&lt;titles&gt;&lt;title&gt;STAMP: a web tool for exploring DNA-binding motif similarities&lt;/title&gt;&lt;secondary-title&gt;Nucleic Acids Res&lt;/secondary-title&gt;&lt;/titles&gt;&lt;pages&gt;W253-8&lt;/pages&gt;&lt;number&gt;Web Server issue&lt;/number&gt;&lt;contributors&gt;&lt;authors&gt;&lt;author&gt;Mahony, S.&lt;/author&gt;&lt;author&gt;Benos, P. V.&lt;/author&gt;&lt;/authors&gt;&lt;/contributors&gt;&lt;edition&gt;2007/05/03&lt;/edition&gt;&lt;language&gt;eng&lt;/language&gt;&lt;added-date format="utc"&gt;1560285570&lt;/added-date&gt;&lt;ref-type name="Journal Article"&gt;17&lt;/ref-type&gt;&lt;rec-number&gt;167&lt;/rec-number&gt;&lt;last-updated-date format="utc"&gt;1560285570&lt;/last-updated-date&gt;&lt;accession-num&gt;17478497&lt;/accession-num&gt;&lt;electronic-resource-num&gt;10.1093/nar/gkm272&lt;/electronic-resource-num&gt;&lt;volume&gt;35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Mahony and Benos, 2007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08D7A247" w14:textId="21CBEF4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www.benoslab.pitt.edu/stamp/</w:t>
            </w:r>
          </w:p>
        </w:tc>
        <w:tc>
          <w:tcPr>
            <w:tcW w:w="1737" w:type="dxa"/>
          </w:tcPr>
          <w:p w14:paraId="6A4BE064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3CE2B922" w14:textId="7BEC42FA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044A5946" w14:textId="1878DE5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334F9857" w14:textId="27A6C172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FCS Express Cytometry 6</w:t>
            </w:r>
          </w:p>
        </w:tc>
        <w:tc>
          <w:tcPr>
            <w:tcW w:w="2790" w:type="dxa"/>
            <w:vAlign w:val="center"/>
          </w:tcPr>
          <w:p w14:paraId="0F940724" w14:textId="4357FFAA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e Novo Software</w:t>
            </w:r>
          </w:p>
        </w:tc>
        <w:tc>
          <w:tcPr>
            <w:tcW w:w="1440" w:type="dxa"/>
            <w:vAlign w:val="center"/>
          </w:tcPr>
          <w:p w14:paraId="69B7A901" w14:textId="21F8010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www.denovosoftware.com/</w:t>
            </w:r>
          </w:p>
        </w:tc>
        <w:tc>
          <w:tcPr>
            <w:tcW w:w="1737" w:type="dxa"/>
          </w:tcPr>
          <w:p w14:paraId="31D26B2E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02DC41E7" w14:textId="70668F03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60E52B03" w14:textId="6FF7094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52AFEDE0" w14:textId="424BAB4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MEME Suite v5.0.5</w:t>
            </w:r>
          </w:p>
        </w:tc>
        <w:tc>
          <w:tcPr>
            <w:tcW w:w="2790" w:type="dxa"/>
            <w:vAlign w:val="center"/>
          </w:tcPr>
          <w:p w14:paraId="424597C5" w14:textId="6BF69ECD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ailey&lt;/Author&gt;&lt;Year&gt;2009&lt;/Year&gt;&lt;RecNum&gt;11372&lt;/RecNum&gt;&lt;IDText&gt;MEME SUITE: tools for motif discovery and searching&lt;/IDText&gt;&lt;DisplayText&gt;(Bailey et al., 2009)&lt;/DisplayText&gt;&lt;record&gt;&lt;rec-number&gt;11372&lt;/rec-number&gt;&lt;foreign-keys&gt;&lt;key app="EN" db-id="esdxdwfz59svfle2tr25pzshrpf02sadserp" timestamp="1522105119"&gt;11372&lt;/key&gt;&lt;/foreign-keys&gt;&lt;ref-type name="Journal Article"&gt;17&lt;/ref-type&gt;&lt;contributors&gt;&lt;authors&gt;&lt;author&gt;Bailey, T. L.&lt;/author&gt;&lt;author&gt;Boden, M.&lt;/author&gt;&lt;author&gt;Buske, F. A.&lt;/author&gt;&lt;author&gt;Frith, M.&lt;/author&gt;&lt;author&gt;Grant, C. E.&lt;/author&gt;&lt;author&gt;Clementi, L.&lt;/author&gt;&lt;author&gt;Ren, J.&lt;/author&gt;&lt;author&gt;Li, W. W.&lt;/author&gt;&lt;author&gt;Noble, W. S.&lt;/author&gt;&lt;/authors&gt;&lt;/contributors&gt;&lt;auth-address&gt;Institute for Molecular Bioscience, University of Queensland, Brisbane, Queensland, Australia. t.bailey@imb.uq.edu.au&lt;/auth-address&gt;&lt;titles&gt;&lt;title&gt;MEME SUITE: tools for motif discovery and searching&lt;/title&gt;&lt;secondary-title&gt;Nucleic Acids Res&lt;/secondary-title&gt;&lt;/titles&gt;&lt;periodical&gt;&lt;full-title&gt;Nucleic Acids Res&lt;/full-title&gt;&lt;/periodical&gt;&lt;pages&gt;W202-8&lt;/pages&gt;&lt;volume&gt;37&lt;/volume&gt;&lt;number&gt;Web Server issue&lt;/number&gt;&lt;edition&gt;2009/05/22&lt;/edition&gt;&lt;keywords&gt;&lt;keyword&gt;Algorithms&lt;/keyword&gt;&lt;keyword&gt;Binding Sites&lt;/keyword&gt;&lt;keyword&gt;Databases, Genetic&lt;/keyword&gt;&lt;keyword&gt;Internet&lt;/keyword&gt;&lt;keyword&gt;Regulatory Elements, Transcriptional&lt;/keyword&gt;&lt;keyword&gt;*Sequence Analysis, DNA&lt;/keyword&gt;&lt;keyword&gt;*Sequence Analysis, Protein&lt;/keyword&gt;&lt;keyword&gt;*Software&lt;/keyword&gt;&lt;keyword&gt;Transcription Factors/metabolism&lt;/keyword&gt;&lt;/keywords&gt;&lt;dates&gt;&lt;year&gt;2009&lt;/year&gt;&lt;pub-dates&gt;&lt;date&gt;Jul&lt;/date&gt;&lt;/pub-dates&gt;&lt;/dates&gt;&lt;isbn&gt;1362-4962 (Electronic)&amp;#xD;0305-1048 (Linking)&lt;/isbn&gt;&lt;accession-num&gt;19458158&lt;/accession-num&gt;&lt;urls&gt;&lt;related-urls&gt;&lt;url&gt;https://www.ncbi.nlm.nih.gov/pubmed/19458158&lt;/url&gt;&lt;/related-urls&gt;&lt;/urls&gt;&lt;custom2&gt;PMC2703892&lt;/custom2&gt;&lt;electronic-resource-num&gt;10.1093/nar/gkp335&lt;/electronic-resource-num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Bailey et al., 2009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127D6BBD" w14:textId="6F3720C5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://meme-suite.org/index.html</w:t>
            </w:r>
          </w:p>
        </w:tc>
        <w:tc>
          <w:tcPr>
            <w:tcW w:w="1737" w:type="dxa"/>
          </w:tcPr>
          <w:p w14:paraId="298954FC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00D68" w:rsidRPr="007807B9" w14:paraId="6CE66ECC" w14:textId="148E1ACC" w:rsidTr="008907D6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517" w:type="dxa"/>
          </w:tcPr>
          <w:p w14:paraId="56D8EC85" w14:textId="732B8F74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1D6CEA">
              <w:rPr>
                <w:rFonts w:ascii="Arial" w:hAnsi="Arial" w:cs="Arial"/>
                <w:color w:val="000000"/>
                <w:sz w:val="20"/>
                <w:szCs w:val="20"/>
              </w:rPr>
              <w:t>software, algorithm</w:t>
            </w:r>
          </w:p>
        </w:tc>
        <w:tc>
          <w:tcPr>
            <w:tcW w:w="2340" w:type="dxa"/>
            <w:vAlign w:val="center"/>
          </w:tcPr>
          <w:p w14:paraId="5AF68D99" w14:textId="30F120F9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deepTools v3.2.0</w:t>
            </w:r>
          </w:p>
        </w:tc>
        <w:tc>
          <w:tcPr>
            <w:tcW w:w="2790" w:type="dxa"/>
            <w:vAlign w:val="center"/>
          </w:tcPr>
          <w:p w14:paraId="3FA30AE9" w14:textId="2D8AD09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7807B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amírez&lt;/Author&gt;&lt;Year&gt;2016&lt;/Year&gt;&lt;RecNum&gt;0&lt;/RecNum&gt;&lt;IDText&gt;deepTools2: a next generation web server for deep-sequencing data analysis&lt;/IDText&gt;&lt;DisplayText&gt;(Ramírez et al., 2016)&lt;/DisplayText&gt;&lt;record&gt;&lt;dates&gt;&lt;pub-dates&gt;&lt;date&gt;07&lt;/date&gt;&lt;/pub-dates&gt;&lt;year&gt;2016&lt;/year&gt;&lt;/dates&gt;&lt;keywords&gt;&lt;keyword&gt;Animals&lt;/keyword&gt;&lt;keyword&gt;Base Sequence&lt;/keyword&gt;&lt;keyword&gt;Computational Biology&lt;/keyword&gt;&lt;keyword&gt;Computer Graphics&lt;/keyword&gt;&lt;keyword&gt;Drosophila melanogaster&lt;/keyword&gt;&lt;keyword&gt;High-Throughput Nucleotide Sequencing&lt;/keyword&gt;&lt;keyword&gt;Humans&lt;/keyword&gt;&lt;keyword&gt;Information Storage and Retrieval&lt;/keyword&gt;&lt;keyword&gt;Internet&lt;/keyword&gt;&lt;keyword&gt;Sequence Alignment&lt;/keyword&gt;&lt;keyword&gt;Sequence Analysis, DNA&lt;/keyword&gt;&lt;keyword&gt;Software&lt;/keyword&gt;&lt;/keywords&gt;&lt;urls&gt;&lt;related-urls&gt;&lt;url&gt;https://www.ncbi.nlm.nih.gov/pubmed/27079975&lt;/url&gt;&lt;/related-urls&gt;&lt;/urls&gt;&lt;isbn&gt;1362-4962&lt;/isbn&gt;&lt;custom2&gt;PMC4987876&lt;/custom2&gt;&lt;titles&gt;&lt;title&gt;deepTools2: a next generation web server for deep-sequencing data analysis&lt;/title&gt;&lt;secondary-title&gt;Nucleic Acids Res&lt;/secondary-title&gt;&lt;/titles&gt;&lt;pages&gt;W160-5&lt;/pages&gt;&lt;number&gt;W1&lt;/number&gt;&lt;contributors&gt;&lt;authors&gt;&lt;author&gt;Ramírez, F.&lt;/author&gt;&lt;author&gt;Ryan, D. P.&lt;/author&gt;&lt;author&gt;Grüning, B.&lt;/author&gt;&lt;author&gt;Bhardwaj, V.&lt;/author&gt;&lt;author&gt;Kilpert, F.&lt;/author&gt;&lt;author&gt;Richter, A. S.&lt;/author&gt;&lt;author&gt;Heyne, S.&lt;/author&gt;&lt;author&gt;Dündar, F.&lt;/author&gt;&lt;author&gt;Manke, T.&lt;/author&gt;&lt;/authors&gt;&lt;/contributors&gt;&lt;edition&gt;2016/04/13&lt;/edition&gt;&lt;language&gt;eng&lt;/language&gt;&lt;added-date format="utc"&gt;1560285715&lt;/added-date&gt;&lt;ref-type name="Journal Article"&gt;17&lt;/ref-type&gt;&lt;rec-number&gt;169&lt;/rec-number&gt;&lt;last-updated-date format="utc"&gt;1560285715&lt;/last-updated-date&gt;&lt;accession-num&gt;27079975&lt;/accession-num&gt;&lt;electronic-resource-num&gt;10.1093/nar/gkw257&lt;/electronic-resource-num&gt;&lt;volume&gt;44&lt;/volume&gt;&lt;/record&gt;&lt;/Cite&gt;&lt;/EndNote&gt;</w:instrTex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7807B9">
              <w:rPr>
                <w:rFonts w:ascii="Arial" w:hAnsi="Arial" w:cs="Arial"/>
                <w:noProof/>
                <w:sz w:val="20"/>
                <w:szCs w:val="20"/>
              </w:rPr>
              <w:t>(Ramírez et al., 2016)</w:t>
            </w:r>
            <w:r w:rsidRPr="007807B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  <w:vAlign w:val="center"/>
          </w:tcPr>
          <w:p w14:paraId="031E4CD4" w14:textId="41710C6B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  <w:r w:rsidRPr="007807B9">
              <w:rPr>
                <w:rFonts w:ascii="Arial" w:hAnsi="Arial" w:cs="Arial"/>
                <w:sz w:val="20"/>
                <w:szCs w:val="20"/>
              </w:rPr>
              <w:t>https://deeptools.readthedocs.io/en/develop/index.html</w:t>
            </w:r>
          </w:p>
        </w:tc>
        <w:tc>
          <w:tcPr>
            <w:tcW w:w="1737" w:type="dxa"/>
          </w:tcPr>
          <w:p w14:paraId="2AA6B005" w14:textId="77777777" w:rsidR="00F00D68" w:rsidRPr="007807B9" w:rsidRDefault="00F00D68" w:rsidP="00F00D68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5F35865D" w14:textId="77777777" w:rsidR="008C1CF5" w:rsidRPr="007807B9" w:rsidRDefault="008C1CF5">
      <w:pPr>
        <w:rPr>
          <w:rFonts w:ascii="Arial" w:hAnsi="Arial" w:cs="Arial"/>
          <w:sz w:val="20"/>
          <w:szCs w:val="20"/>
        </w:rPr>
      </w:pPr>
    </w:p>
    <w:sectPr w:rsidR="008C1CF5" w:rsidRPr="007807B9" w:rsidSect="00DE6D0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6C04"/>
    <w:rsid w:val="00061FA7"/>
    <w:rsid w:val="00155599"/>
    <w:rsid w:val="007807B9"/>
    <w:rsid w:val="0087668A"/>
    <w:rsid w:val="008C1CF5"/>
    <w:rsid w:val="00A274C7"/>
    <w:rsid w:val="00B86C04"/>
    <w:rsid w:val="00BA69CA"/>
    <w:rsid w:val="00CB3511"/>
    <w:rsid w:val="00DE6D06"/>
    <w:rsid w:val="00F00D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CD934B"/>
  <w15:chartTrackingRefBased/>
  <w15:docId w15:val="{C8295182-31E0-4B2E-B4B7-980D860096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Times New Roma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6C04"/>
    <w:pPr>
      <w:spacing w:after="0" w:line="240" w:lineRule="auto"/>
    </w:pPr>
    <w:rPr>
      <w:rFonts w:eastAsiaTheme="minorHAnsi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86C04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sadellab.org/cms/index.php?page=trimmomatic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bioconductor.org/packages/release/bioc/html/edgeR.html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r-project.org/" TargetMode="External"/><Relationship Id="rId5" Type="http://schemas.openxmlformats.org/officeDocument/2006/relationships/hyperlink" Target="http://www.bioinformatics.babraham.ac.uk/projects/fastqc/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www.bioconductor.org/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6</Pages>
  <Words>4671</Words>
  <Characters>26631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der Griend, Donald J</dc:creator>
  <cp:keywords/>
  <dc:description/>
  <cp:lastModifiedBy>Vander Griend, Donald J</cp:lastModifiedBy>
  <cp:revision>5</cp:revision>
  <dcterms:created xsi:type="dcterms:W3CDTF">2020-05-29T03:23:00Z</dcterms:created>
  <dcterms:modified xsi:type="dcterms:W3CDTF">2020-05-29T04:10:00Z</dcterms:modified>
</cp:coreProperties>
</file>